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A8BC4A" w14:textId="77777777" w:rsidR="007C08DD" w:rsidRDefault="001D3712" w:rsidP="00250F23">
      <w:pPr>
        <w:pStyle w:val="Heading1"/>
        <w:spacing w:before="0" w:after="0"/>
        <w:jc w:val="center"/>
        <w:rPr>
          <w:rFonts w:ascii="Arial" w:hAnsi="Arial" w:cs="Arial"/>
          <w:sz w:val="28"/>
          <w:szCs w:val="28"/>
        </w:rPr>
      </w:pPr>
      <w:bookmarkStart w:id="0" w:name="_Toc59821555"/>
      <w:bookmarkStart w:id="1" w:name="_Toc59875334"/>
      <w:bookmarkStart w:id="2" w:name="_Toc21593002"/>
      <w:r w:rsidRPr="00D079B6">
        <w:rPr>
          <w:rFonts w:ascii="Arial" w:hAnsi="Arial" w:cs="Arial"/>
          <w:sz w:val="28"/>
          <w:szCs w:val="28"/>
        </w:rPr>
        <w:t>PE</w:t>
      </w:r>
      <w:bookmarkEnd w:id="0"/>
      <w:r w:rsidR="00260BC3">
        <w:rPr>
          <w:rFonts w:ascii="Arial" w:hAnsi="Arial" w:cs="Arial"/>
          <w:sz w:val="28"/>
          <w:szCs w:val="28"/>
        </w:rPr>
        <w:t>RSETUJUAN</w:t>
      </w:r>
      <w:bookmarkStart w:id="3" w:name="_Toc59821556"/>
      <w:r w:rsidR="007C08DD">
        <w:rPr>
          <w:rFonts w:ascii="Arial" w:hAnsi="Arial" w:cs="Arial"/>
          <w:sz w:val="28"/>
          <w:szCs w:val="28"/>
        </w:rPr>
        <w:t xml:space="preserve"> </w:t>
      </w:r>
    </w:p>
    <w:p w14:paraId="07EBCA8E" w14:textId="0A4C53A7" w:rsidR="00FB2D2B" w:rsidRPr="00D079B6" w:rsidRDefault="00FB2D2B" w:rsidP="00250F23">
      <w:pPr>
        <w:pStyle w:val="Heading1"/>
        <w:spacing w:before="0" w:after="0"/>
        <w:jc w:val="center"/>
        <w:rPr>
          <w:rFonts w:ascii="Arial" w:hAnsi="Arial" w:cs="Arial"/>
          <w:sz w:val="28"/>
          <w:szCs w:val="28"/>
        </w:rPr>
      </w:pPr>
      <w:r w:rsidRPr="00D079B6">
        <w:rPr>
          <w:rFonts w:ascii="Arial" w:hAnsi="Arial" w:cs="Arial"/>
          <w:sz w:val="28"/>
          <w:szCs w:val="28"/>
        </w:rPr>
        <w:t>UJIAN PROPOSAL TUGAS AKHIR</w:t>
      </w:r>
      <w:bookmarkEnd w:id="1"/>
      <w:bookmarkEnd w:id="3"/>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73ED83B4" w14:textId="77777777" w:rsidR="00260BC3" w:rsidRDefault="00260BC3" w:rsidP="001D3712">
      <w:pPr>
        <w:rPr>
          <w:rFonts w:ascii="Arial" w:hAnsi="Arial" w:cs="Arial"/>
        </w:rPr>
        <w:sectPr w:rsidR="00260BC3"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2A5316">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2A5316">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2A5316">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2A5316">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2A5316">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2A5316">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2A5316">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2A5316">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2A5316">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2A5316">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2A5316">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2A5316">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2A5316">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2A5316">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2A5316">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2A5316">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2A5316">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2A5316">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2A5316">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2A5316">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2A5316">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2A5316">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2A5316">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2A5316">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2A5316">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2A5316">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2A5316">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2A5316">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2A5316">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2A5316">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2A5316">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2A5316">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2A5316">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2A5316">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2A5316">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2A5316"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2A5316"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2A5316"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084922">
      <w:pPr>
        <w:pStyle w:val="Heading2"/>
        <w:numPr>
          <w:ilvl w:val="0"/>
          <w:numId w:val="15"/>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022E52">
      <w:pPr>
        <w:pStyle w:val="Heading2"/>
        <w:numPr>
          <w:ilvl w:val="0"/>
          <w:numId w:val="15"/>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022E52">
      <w:pPr>
        <w:numPr>
          <w:ilvl w:val="0"/>
          <w:numId w:val="8"/>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8B4F36">
      <w:pPr>
        <w:numPr>
          <w:ilvl w:val="1"/>
          <w:numId w:val="4"/>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8B4F36">
      <w:pPr>
        <w:numPr>
          <w:ilvl w:val="0"/>
          <w:numId w:val="5"/>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C2089">
      <w:pPr>
        <w:pStyle w:val="ListParagraph"/>
        <w:numPr>
          <w:ilvl w:val="0"/>
          <w:numId w:val="23"/>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C2089">
      <w:pPr>
        <w:pStyle w:val="ListParagraph"/>
        <w:numPr>
          <w:ilvl w:val="0"/>
          <w:numId w:val="23"/>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D0708">
      <w:pPr>
        <w:pStyle w:val="ListParagraph"/>
        <w:numPr>
          <w:ilvl w:val="0"/>
          <w:numId w:val="23"/>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8B4F36">
      <w:pPr>
        <w:numPr>
          <w:ilvl w:val="0"/>
          <w:numId w:val="3"/>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8B4F36">
      <w:pPr>
        <w:numPr>
          <w:ilvl w:val="1"/>
          <w:numId w:val="7"/>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0B7675">
      <w:pPr>
        <w:pStyle w:val="Heading2"/>
        <w:numPr>
          <w:ilvl w:val="0"/>
          <w:numId w:val="17"/>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9E3952">
      <w:pPr>
        <w:pStyle w:val="Heading2"/>
        <w:numPr>
          <w:ilvl w:val="0"/>
          <w:numId w:val="17"/>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9E3952">
      <w:pPr>
        <w:pStyle w:val="Heading2"/>
        <w:numPr>
          <w:ilvl w:val="0"/>
          <w:numId w:val="17"/>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F23289">
      <w:pPr>
        <w:pStyle w:val="Heading2"/>
        <w:numPr>
          <w:ilvl w:val="0"/>
          <w:numId w:val="17"/>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F23289">
      <w:pPr>
        <w:numPr>
          <w:ilvl w:val="0"/>
          <w:numId w:val="9"/>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F23289">
      <w:pPr>
        <w:numPr>
          <w:ilvl w:val="0"/>
          <w:numId w:val="9"/>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F23289">
      <w:pPr>
        <w:pStyle w:val="Heading2"/>
        <w:numPr>
          <w:ilvl w:val="0"/>
          <w:numId w:val="17"/>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E22994">
      <w:pPr>
        <w:pStyle w:val="Heading2"/>
        <w:numPr>
          <w:ilvl w:val="0"/>
          <w:numId w:val="17"/>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E22994">
      <w:pPr>
        <w:numPr>
          <w:ilvl w:val="0"/>
          <w:numId w:val="11"/>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E22994">
      <w:pPr>
        <w:pStyle w:val="Heading2"/>
        <w:numPr>
          <w:ilvl w:val="0"/>
          <w:numId w:val="17"/>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A30E83">
      <w:pPr>
        <w:pStyle w:val="Heading2"/>
        <w:numPr>
          <w:ilvl w:val="0"/>
          <w:numId w:val="17"/>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28F2">
      <w:pPr>
        <w:pStyle w:val="Heading2"/>
        <w:numPr>
          <w:ilvl w:val="0"/>
          <w:numId w:val="17"/>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28F2">
      <w:pPr>
        <w:pStyle w:val="Heading2"/>
        <w:numPr>
          <w:ilvl w:val="0"/>
          <w:numId w:val="17"/>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7C08DD">
      <w:pPr>
        <w:pStyle w:val="ListParagraph"/>
        <w:numPr>
          <w:ilvl w:val="0"/>
          <w:numId w:val="25"/>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8F5C30">
      <w:pPr>
        <w:pStyle w:val="Heading2"/>
        <w:numPr>
          <w:ilvl w:val="0"/>
          <w:numId w:val="17"/>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69641E">
      <w:pPr>
        <w:pStyle w:val="ListParagraph"/>
        <w:numPr>
          <w:ilvl w:val="0"/>
          <w:numId w:val="26"/>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69641E">
      <w:pPr>
        <w:pStyle w:val="ListParagraph"/>
        <w:numPr>
          <w:ilvl w:val="0"/>
          <w:numId w:val="26"/>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69641E">
      <w:pPr>
        <w:pStyle w:val="ListParagraph"/>
        <w:numPr>
          <w:ilvl w:val="0"/>
          <w:numId w:val="26"/>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2C0336">
      <w:pPr>
        <w:pStyle w:val="Heading2"/>
        <w:numPr>
          <w:ilvl w:val="0"/>
          <w:numId w:val="17"/>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241F6A">
      <w:pPr>
        <w:pStyle w:val="Heading2"/>
        <w:numPr>
          <w:ilvl w:val="0"/>
          <w:numId w:val="17"/>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69641E">
      <w:pPr>
        <w:pStyle w:val="ListParagraph"/>
        <w:numPr>
          <w:ilvl w:val="0"/>
          <w:numId w:val="32"/>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69641E">
      <w:pPr>
        <w:pStyle w:val="ListParagraph"/>
        <w:numPr>
          <w:ilvl w:val="0"/>
          <w:numId w:val="32"/>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547C30">
      <w:pPr>
        <w:numPr>
          <w:ilvl w:val="2"/>
          <w:numId w:val="13"/>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547C30">
      <w:pPr>
        <w:pStyle w:val="Heading3"/>
        <w:numPr>
          <w:ilvl w:val="0"/>
          <w:numId w:val="21"/>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0806CA">
      <w:pPr>
        <w:pStyle w:val="Heading3"/>
        <w:numPr>
          <w:ilvl w:val="0"/>
          <w:numId w:val="21"/>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p w14:paraId="14B7AC7E" w14:textId="0F5DAFFB" w:rsidR="001F6FF1" w:rsidRPr="00FB2D2B" w:rsidRDefault="001F6FF1" w:rsidP="000B7675">
      <w:pPr>
        <w:pStyle w:val="Heading1"/>
        <w:tabs>
          <w:tab w:val="left" w:pos="2364"/>
          <w:tab w:val="center" w:pos="3968"/>
        </w:tabs>
        <w:spacing w:before="0" w:after="0"/>
        <w:jc w:val="center"/>
        <w:rPr>
          <w:rFonts w:ascii="Arial" w:hAnsi="Arial" w:cs="Arial"/>
          <w:sz w:val="28"/>
          <w:szCs w:val="28"/>
          <w:lang w:val="id-ID"/>
        </w:rPr>
      </w:pPr>
      <w:r w:rsidRPr="00FB2D2B">
        <w:rPr>
          <w:rFonts w:ascii="Arial" w:hAnsi="Arial" w:cs="Arial"/>
          <w:sz w:val="28"/>
          <w:szCs w:val="28"/>
          <w:lang w:val="id-ID"/>
        </w:rPr>
        <w:t>JADWAL KERJA</w:t>
      </w:r>
      <w:bookmarkEnd w:id="93"/>
      <w:bookmarkEnd w:id="94"/>
    </w:p>
    <w:p w14:paraId="6561161E" w14:textId="77777777" w:rsidR="00562B57" w:rsidRPr="005946CF" w:rsidRDefault="00562B57" w:rsidP="00562B57">
      <w:pPr>
        <w:rPr>
          <w:rFonts w:ascii="Arial" w:hAnsi="Arial" w:cs="Arial"/>
          <w:sz w:val="28"/>
          <w:lang w:val="id-ID"/>
        </w:rPr>
      </w:pPr>
    </w:p>
    <w:p w14:paraId="0D8687C7" w14:textId="24A82464" w:rsidR="005946CF" w:rsidRPr="005946CF" w:rsidRDefault="00562B57" w:rsidP="005946CF">
      <w:pPr>
        <w:ind w:left="0" w:firstLine="709"/>
        <w:rPr>
          <w:rFonts w:ascii="Arial" w:eastAsia="Times New Roman" w:hAnsi="Arial" w:cs="Arial"/>
          <w:color w:val="000000"/>
          <w:lang w:eastAsia="id-ID"/>
        </w:rPr>
      </w:pPr>
      <w:r w:rsidRPr="00FB2D2B">
        <w:rPr>
          <w:rFonts w:ascii="Arial" w:hAnsi="Arial" w:cs="Arial"/>
          <w:color w:val="000000"/>
        </w:rPr>
        <w:t>Berikut ini merupakan</w:t>
      </w:r>
      <w:r w:rsidR="001F6FF1" w:rsidRPr="00FB2D2B">
        <w:rPr>
          <w:rFonts w:ascii="Arial" w:hAnsi="Arial" w:cs="Arial"/>
          <w:color w:val="000000"/>
        </w:rPr>
        <w:t xml:space="preserve"> jadwal kerja dalam pembuatan </w:t>
      </w:r>
      <w:r w:rsidR="001F6FF1" w:rsidRPr="00FB2D2B">
        <w:rPr>
          <w:rFonts w:ascii="Arial" w:hAnsi="Arial" w:cs="Arial"/>
        </w:rPr>
        <w:t xml:space="preserve">Sistem Informasi </w:t>
      </w:r>
      <w:r w:rsidR="001F6FF1" w:rsidRPr="00FB2D2B">
        <w:rPr>
          <w:rFonts w:ascii="Arial" w:hAnsi="Arial" w:cs="Arial"/>
          <w:lang w:val="id-ID"/>
        </w:rPr>
        <w:t xml:space="preserve">Pengelolaan Jasa Perbaikan Alat Elektronik Berbasis </w:t>
      </w:r>
      <w:r w:rsidR="001F6FF1" w:rsidRPr="00FB2D2B">
        <w:rPr>
          <w:rFonts w:ascii="Arial" w:hAnsi="Arial" w:cs="Arial"/>
          <w:i/>
          <w:lang w:val="id-ID"/>
        </w:rPr>
        <w:t>Web</w:t>
      </w:r>
      <w:r w:rsidR="001F6FF1" w:rsidRPr="00FB2D2B">
        <w:rPr>
          <w:rFonts w:ascii="Arial" w:hAnsi="Arial" w:cs="Arial"/>
          <w:lang w:val="id-ID"/>
        </w:rPr>
        <w:t xml:space="preserve"> Pada Oneya Solutions</w:t>
      </w:r>
      <w:r w:rsidRPr="00FB2D2B">
        <w:rPr>
          <w:rFonts w:ascii="Arial" w:hAnsi="Arial" w:cs="Arial"/>
          <w:lang w:val="id-ID"/>
        </w:rPr>
        <w:t xml:space="preserve"> yang dijabarkan pada Tabel 4.1 Jadwal Kerja </w:t>
      </w:r>
      <w:r w:rsidR="001F6FF1" w:rsidRPr="00FB2D2B">
        <w:rPr>
          <w:rFonts w:ascii="Arial" w:eastAsia="Times New Roman" w:hAnsi="Arial" w:cs="Arial"/>
          <w:color w:val="000000"/>
          <w:lang w:eastAsia="id-ID"/>
        </w:rPr>
        <w:t>:</w:t>
      </w:r>
    </w:p>
    <w:p w14:paraId="37683B05" w14:textId="1BDCC18F" w:rsidR="001F6FF1" w:rsidRPr="005946CF" w:rsidRDefault="005946CF" w:rsidP="005946CF">
      <w:pPr>
        <w:pStyle w:val="Caption"/>
        <w:spacing w:after="0" w:line="360" w:lineRule="auto"/>
        <w:jc w:val="center"/>
        <w:rPr>
          <w:rFonts w:ascii="Arial" w:hAnsi="Arial" w:cs="Arial"/>
          <w:i w:val="0"/>
          <w:color w:val="000000" w:themeColor="text1"/>
          <w:sz w:val="22"/>
          <w:szCs w:val="22"/>
        </w:rPr>
      </w:pPr>
      <w:bookmarkStart w:id="95" w:name="_Toc59874812"/>
      <w:r>
        <w:rPr>
          <w:rFonts w:ascii="Arial" w:hAnsi="Arial" w:cs="Arial"/>
          <w:i w:val="0"/>
          <w:color w:val="000000" w:themeColor="text1"/>
          <w:sz w:val="22"/>
          <w:szCs w:val="22"/>
        </w:rPr>
        <w:t>Tabel 4.</w:t>
      </w:r>
      <w:r w:rsidRPr="005946CF">
        <w:rPr>
          <w:rFonts w:ascii="Arial" w:hAnsi="Arial" w:cs="Arial"/>
          <w:i w:val="0"/>
          <w:color w:val="000000" w:themeColor="text1"/>
          <w:sz w:val="22"/>
          <w:szCs w:val="22"/>
        </w:rPr>
        <w:fldChar w:fldCharType="begin"/>
      </w:r>
      <w:r w:rsidRPr="005946CF">
        <w:rPr>
          <w:rFonts w:ascii="Arial" w:hAnsi="Arial" w:cs="Arial"/>
          <w:i w:val="0"/>
          <w:color w:val="000000" w:themeColor="text1"/>
          <w:sz w:val="22"/>
          <w:szCs w:val="22"/>
        </w:rPr>
        <w:instrText xml:space="preserve"> SEQ Tabel_4. \* ARABIC </w:instrText>
      </w:r>
      <w:r w:rsidRPr="005946CF">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5946CF">
        <w:rPr>
          <w:rFonts w:ascii="Arial" w:hAnsi="Arial" w:cs="Arial"/>
          <w:i w:val="0"/>
          <w:color w:val="000000" w:themeColor="text1"/>
          <w:sz w:val="22"/>
          <w:szCs w:val="22"/>
        </w:rPr>
        <w:fldChar w:fldCharType="end"/>
      </w:r>
      <w:r w:rsidRPr="005946CF">
        <w:rPr>
          <w:rFonts w:ascii="Arial" w:hAnsi="Arial" w:cs="Arial"/>
          <w:i w:val="0"/>
          <w:color w:val="000000" w:themeColor="text1"/>
          <w:sz w:val="22"/>
          <w:szCs w:val="22"/>
        </w:rPr>
        <w:t xml:space="preserve"> </w:t>
      </w:r>
      <w:r>
        <w:rPr>
          <w:rFonts w:ascii="Arial" w:hAnsi="Arial" w:cs="Arial"/>
          <w:i w:val="0"/>
          <w:color w:val="000000" w:themeColor="text1"/>
          <w:sz w:val="22"/>
          <w:szCs w:val="22"/>
        </w:rPr>
        <w:t>Jadwal Kerja</w:t>
      </w:r>
      <w:bookmarkEnd w:id="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1942"/>
        <w:gridCol w:w="350"/>
        <w:gridCol w:w="352"/>
        <w:gridCol w:w="350"/>
        <w:gridCol w:w="355"/>
        <w:gridCol w:w="347"/>
        <w:gridCol w:w="347"/>
        <w:gridCol w:w="347"/>
        <w:gridCol w:w="349"/>
        <w:gridCol w:w="347"/>
        <w:gridCol w:w="347"/>
        <w:gridCol w:w="347"/>
        <w:gridCol w:w="349"/>
        <w:gridCol w:w="347"/>
        <w:gridCol w:w="347"/>
        <w:gridCol w:w="347"/>
        <w:gridCol w:w="342"/>
      </w:tblGrid>
      <w:tr w:rsidR="001F6FF1" w:rsidRPr="00FB2D2B" w14:paraId="13FA67A5" w14:textId="77777777" w:rsidTr="005946CF">
        <w:trPr>
          <w:trHeight w:val="542"/>
        </w:trPr>
        <w:tc>
          <w:tcPr>
            <w:tcW w:w="261" w:type="pct"/>
            <w:vMerge w:val="restart"/>
            <w:shd w:val="clear" w:color="auto" w:fill="auto"/>
            <w:tcMar>
              <w:top w:w="57" w:type="dxa"/>
              <w:left w:w="57" w:type="dxa"/>
              <w:bottom w:w="57" w:type="dxa"/>
              <w:right w:w="57" w:type="dxa"/>
            </w:tcMar>
            <w:vAlign w:val="center"/>
          </w:tcPr>
          <w:p w14:paraId="34ACEF08" w14:textId="77777777" w:rsidR="001F6FF1" w:rsidRPr="00FB2D2B" w:rsidRDefault="001F6FF1" w:rsidP="001F6FF1">
            <w:pPr>
              <w:pStyle w:val="NoSpacing"/>
              <w:spacing w:before="0" w:after="0"/>
              <w:ind w:firstLine="0"/>
              <w:jc w:val="center"/>
              <w:rPr>
                <w:rFonts w:cs="Arial"/>
              </w:rPr>
            </w:pPr>
            <w:r w:rsidRPr="00FB2D2B">
              <w:rPr>
                <w:rFonts w:cs="Arial"/>
              </w:rPr>
              <w:t>No</w:t>
            </w:r>
          </w:p>
        </w:tc>
        <w:tc>
          <w:tcPr>
            <w:tcW w:w="1224" w:type="pct"/>
            <w:vMerge w:val="restart"/>
            <w:shd w:val="clear" w:color="auto" w:fill="auto"/>
            <w:tcMar>
              <w:top w:w="57" w:type="dxa"/>
              <w:left w:w="57" w:type="dxa"/>
              <w:bottom w:w="57" w:type="dxa"/>
              <w:right w:w="57" w:type="dxa"/>
            </w:tcMar>
            <w:vAlign w:val="center"/>
          </w:tcPr>
          <w:p w14:paraId="695AD2EE" w14:textId="77777777" w:rsidR="001F6FF1" w:rsidRPr="00FB2D2B" w:rsidRDefault="001F6FF1" w:rsidP="001F6FF1">
            <w:pPr>
              <w:pStyle w:val="NoSpacing"/>
              <w:spacing w:before="0" w:after="0"/>
              <w:ind w:firstLine="0"/>
              <w:jc w:val="center"/>
              <w:rPr>
                <w:rFonts w:cs="Arial"/>
              </w:rPr>
            </w:pPr>
            <w:r w:rsidRPr="00FB2D2B">
              <w:rPr>
                <w:rFonts w:cs="Arial"/>
              </w:rPr>
              <w:t>Kegiatan</w:t>
            </w:r>
          </w:p>
        </w:tc>
        <w:tc>
          <w:tcPr>
            <w:tcW w:w="888" w:type="pct"/>
            <w:gridSpan w:val="4"/>
            <w:shd w:val="clear" w:color="auto" w:fill="auto"/>
            <w:tcMar>
              <w:top w:w="57" w:type="dxa"/>
              <w:left w:w="57" w:type="dxa"/>
              <w:bottom w:w="57" w:type="dxa"/>
              <w:right w:w="57" w:type="dxa"/>
            </w:tcMar>
            <w:vAlign w:val="center"/>
          </w:tcPr>
          <w:p w14:paraId="5C5AEA2C" w14:textId="77777777" w:rsidR="001F6FF1" w:rsidRPr="00FB2D2B" w:rsidRDefault="001F6FF1" w:rsidP="001F6FF1">
            <w:pPr>
              <w:pStyle w:val="NoSpacing"/>
              <w:spacing w:before="0" w:after="0"/>
              <w:ind w:firstLine="0"/>
              <w:jc w:val="center"/>
              <w:rPr>
                <w:rFonts w:cs="Arial"/>
              </w:rPr>
            </w:pPr>
            <w:r w:rsidRPr="00FB2D2B">
              <w:rPr>
                <w:rFonts w:cs="Arial"/>
                <w:lang w:val="id-ID"/>
              </w:rPr>
              <w:t>Dese</w:t>
            </w:r>
            <w:r w:rsidRPr="00FB2D2B">
              <w:rPr>
                <w:rFonts w:cs="Arial"/>
              </w:rPr>
              <w:t>mber</w:t>
            </w:r>
          </w:p>
          <w:p w14:paraId="26D6818A" w14:textId="77777777" w:rsidR="001F6FF1" w:rsidRPr="00FB2D2B" w:rsidRDefault="001F6FF1" w:rsidP="001F6FF1">
            <w:pPr>
              <w:pStyle w:val="NoSpacing"/>
              <w:spacing w:before="0" w:after="0"/>
              <w:ind w:firstLine="0"/>
              <w:jc w:val="center"/>
              <w:rPr>
                <w:rFonts w:cs="Arial"/>
                <w:lang w:val="id-ID"/>
              </w:rPr>
            </w:pPr>
            <w:r w:rsidRPr="00FB2D2B">
              <w:rPr>
                <w:rFonts w:cs="Arial"/>
              </w:rPr>
              <w:t xml:space="preserve"> 20</w:t>
            </w:r>
            <w:r w:rsidRPr="00FB2D2B">
              <w:rPr>
                <w:rFonts w:cs="Arial"/>
                <w:lang w:val="id-ID"/>
              </w:rPr>
              <w:t>20</w:t>
            </w:r>
          </w:p>
        </w:tc>
        <w:tc>
          <w:tcPr>
            <w:tcW w:w="876" w:type="pct"/>
            <w:gridSpan w:val="4"/>
            <w:shd w:val="clear" w:color="auto" w:fill="auto"/>
            <w:tcMar>
              <w:top w:w="57" w:type="dxa"/>
              <w:left w:w="57" w:type="dxa"/>
              <w:bottom w:w="57" w:type="dxa"/>
              <w:right w:w="57" w:type="dxa"/>
            </w:tcMar>
            <w:vAlign w:val="center"/>
          </w:tcPr>
          <w:p w14:paraId="0E343FA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Januari </w:t>
            </w:r>
          </w:p>
          <w:p w14:paraId="057AF68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6" w:type="pct"/>
            <w:gridSpan w:val="4"/>
            <w:shd w:val="clear" w:color="auto" w:fill="auto"/>
            <w:tcMar>
              <w:top w:w="57" w:type="dxa"/>
              <w:left w:w="57" w:type="dxa"/>
              <w:bottom w:w="57" w:type="dxa"/>
              <w:right w:w="57" w:type="dxa"/>
            </w:tcMar>
            <w:vAlign w:val="center"/>
          </w:tcPr>
          <w:p w14:paraId="5950ABD4" w14:textId="77777777" w:rsidR="00562B57" w:rsidRPr="00FB2D2B" w:rsidRDefault="001F6FF1" w:rsidP="001F6FF1">
            <w:pPr>
              <w:pStyle w:val="NoSpacing"/>
              <w:spacing w:before="0" w:after="0"/>
              <w:ind w:firstLine="0"/>
              <w:jc w:val="center"/>
              <w:rPr>
                <w:rFonts w:cs="Arial"/>
                <w:lang w:val="id-ID"/>
              </w:rPr>
            </w:pPr>
            <w:r w:rsidRPr="00FB2D2B">
              <w:rPr>
                <w:rFonts w:cs="Arial"/>
                <w:lang w:val="id-ID"/>
              </w:rPr>
              <w:t xml:space="preserve">Februari </w:t>
            </w:r>
          </w:p>
          <w:p w14:paraId="06DCB77D"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4" w:type="pct"/>
            <w:gridSpan w:val="4"/>
            <w:tcMar>
              <w:top w:w="57" w:type="dxa"/>
              <w:left w:w="57" w:type="dxa"/>
              <w:bottom w:w="57" w:type="dxa"/>
              <w:right w:w="57" w:type="dxa"/>
            </w:tcMar>
            <w:vAlign w:val="center"/>
          </w:tcPr>
          <w:p w14:paraId="5C77F73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Maret </w:t>
            </w:r>
          </w:p>
          <w:p w14:paraId="0154241F"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r>
      <w:tr w:rsidR="001F6FF1" w:rsidRPr="00FB2D2B" w14:paraId="2CDBD37D" w14:textId="77777777" w:rsidTr="005946CF">
        <w:trPr>
          <w:trHeight w:val="542"/>
        </w:trPr>
        <w:tc>
          <w:tcPr>
            <w:tcW w:w="261" w:type="pct"/>
            <w:vMerge/>
            <w:shd w:val="clear" w:color="auto" w:fill="auto"/>
            <w:tcMar>
              <w:top w:w="57" w:type="dxa"/>
              <w:left w:w="57" w:type="dxa"/>
              <w:bottom w:w="57" w:type="dxa"/>
              <w:right w:w="57" w:type="dxa"/>
            </w:tcMar>
            <w:vAlign w:val="center"/>
          </w:tcPr>
          <w:p w14:paraId="0866E922" w14:textId="77777777" w:rsidR="001F6FF1" w:rsidRPr="00FB2D2B" w:rsidRDefault="001F6FF1" w:rsidP="001F6FF1">
            <w:pPr>
              <w:pStyle w:val="NoSpacing"/>
              <w:spacing w:before="0" w:after="0"/>
              <w:ind w:firstLine="0"/>
              <w:jc w:val="center"/>
              <w:rPr>
                <w:rFonts w:cs="Arial"/>
                <w:b/>
              </w:rPr>
            </w:pPr>
          </w:p>
        </w:tc>
        <w:tc>
          <w:tcPr>
            <w:tcW w:w="1224" w:type="pct"/>
            <w:vMerge/>
            <w:shd w:val="clear" w:color="auto" w:fill="auto"/>
            <w:tcMar>
              <w:top w:w="57" w:type="dxa"/>
              <w:left w:w="57" w:type="dxa"/>
              <w:bottom w:w="57" w:type="dxa"/>
              <w:right w:w="57" w:type="dxa"/>
            </w:tcMar>
            <w:vAlign w:val="center"/>
          </w:tcPr>
          <w:p w14:paraId="6F0A6134" w14:textId="77777777" w:rsidR="001F6FF1" w:rsidRPr="00FB2D2B" w:rsidRDefault="001F6FF1" w:rsidP="001F6FF1">
            <w:pPr>
              <w:pStyle w:val="NoSpacing"/>
              <w:spacing w:before="0" w:after="0"/>
              <w:ind w:firstLine="0"/>
              <w:jc w:val="center"/>
              <w:rPr>
                <w:rFonts w:cs="Arial"/>
                <w:b/>
              </w:rPr>
            </w:pPr>
          </w:p>
        </w:tc>
        <w:tc>
          <w:tcPr>
            <w:tcW w:w="221" w:type="pct"/>
            <w:shd w:val="clear" w:color="auto" w:fill="auto"/>
            <w:tcMar>
              <w:top w:w="57" w:type="dxa"/>
              <w:left w:w="57" w:type="dxa"/>
              <w:bottom w:w="57" w:type="dxa"/>
              <w:right w:w="57" w:type="dxa"/>
            </w:tcMar>
            <w:vAlign w:val="center"/>
          </w:tcPr>
          <w:p w14:paraId="7C3FF1A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22" w:type="pct"/>
            <w:shd w:val="clear" w:color="auto" w:fill="auto"/>
            <w:tcMar>
              <w:top w:w="57" w:type="dxa"/>
              <w:left w:w="57" w:type="dxa"/>
              <w:bottom w:w="57" w:type="dxa"/>
              <w:right w:w="57" w:type="dxa"/>
            </w:tcMar>
            <w:vAlign w:val="center"/>
          </w:tcPr>
          <w:p w14:paraId="3C266929"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21" w:type="pct"/>
            <w:shd w:val="clear" w:color="auto" w:fill="auto"/>
            <w:tcMar>
              <w:top w:w="57" w:type="dxa"/>
              <w:left w:w="57" w:type="dxa"/>
              <w:bottom w:w="57" w:type="dxa"/>
              <w:right w:w="57" w:type="dxa"/>
            </w:tcMar>
            <w:vAlign w:val="center"/>
          </w:tcPr>
          <w:p w14:paraId="289D2D7A"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3" w:type="pct"/>
            <w:shd w:val="clear" w:color="auto" w:fill="auto"/>
            <w:tcMar>
              <w:top w:w="57" w:type="dxa"/>
              <w:left w:w="57" w:type="dxa"/>
              <w:bottom w:w="57" w:type="dxa"/>
              <w:right w:w="57" w:type="dxa"/>
            </w:tcMar>
            <w:vAlign w:val="center"/>
          </w:tcPr>
          <w:p w14:paraId="30E66428"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119D2D4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55DE88A1"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552C7D2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26CA13E4"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3169D9B0"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44D0EFD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1E8D8F61"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37C23D47"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tcMar>
              <w:top w:w="57" w:type="dxa"/>
              <w:left w:w="57" w:type="dxa"/>
              <w:bottom w:w="57" w:type="dxa"/>
              <w:right w:w="57" w:type="dxa"/>
            </w:tcMar>
            <w:vAlign w:val="center"/>
          </w:tcPr>
          <w:p w14:paraId="31B599BF"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tcMar>
              <w:top w:w="57" w:type="dxa"/>
              <w:left w:w="57" w:type="dxa"/>
              <w:bottom w:w="57" w:type="dxa"/>
              <w:right w:w="57" w:type="dxa"/>
            </w:tcMar>
            <w:vAlign w:val="center"/>
          </w:tcPr>
          <w:p w14:paraId="1ED7FCC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tcMar>
              <w:top w:w="57" w:type="dxa"/>
              <w:left w:w="57" w:type="dxa"/>
              <w:bottom w:w="57" w:type="dxa"/>
              <w:right w:w="57" w:type="dxa"/>
            </w:tcMar>
            <w:vAlign w:val="center"/>
          </w:tcPr>
          <w:p w14:paraId="5F08D6E0"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19" w:type="pct"/>
            <w:tcMar>
              <w:top w:w="57" w:type="dxa"/>
              <w:left w:w="57" w:type="dxa"/>
              <w:bottom w:w="57" w:type="dxa"/>
              <w:right w:w="57" w:type="dxa"/>
            </w:tcMar>
            <w:vAlign w:val="center"/>
          </w:tcPr>
          <w:p w14:paraId="712829E3" w14:textId="77777777" w:rsidR="001F6FF1" w:rsidRPr="00FB2D2B" w:rsidRDefault="001F6FF1" w:rsidP="001F6FF1">
            <w:pPr>
              <w:pStyle w:val="NoSpacing"/>
              <w:spacing w:before="0" w:after="0"/>
              <w:ind w:firstLine="0"/>
              <w:jc w:val="center"/>
              <w:rPr>
                <w:rFonts w:cs="Arial"/>
              </w:rPr>
            </w:pPr>
            <w:r w:rsidRPr="00FB2D2B">
              <w:rPr>
                <w:rFonts w:cs="Arial"/>
              </w:rPr>
              <w:t>4</w:t>
            </w:r>
          </w:p>
        </w:tc>
      </w:tr>
      <w:tr w:rsidR="001F6FF1" w:rsidRPr="00FB2D2B" w14:paraId="0B076A3C" w14:textId="77777777" w:rsidTr="005946CF">
        <w:trPr>
          <w:trHeight w:val="692"/>
        </w:trPr>
        <w:tc>
          <w:tcPr>
            <w:tcW w:w="261" w:type="pct"/>
            <w:shd w:val="clear" w:color="auto" w:fill="auto"/>
            <w:tcMar>
              <w:top w:w="57" w:type="dxa"/>
              <w:left w:w="57" w:type="dxa"/>
              <w:bottom w:w="57" w:type="dxa"/>
              <w:right w:w="57" w:type="dxa"/>
            </w:tcMar>
            <w:vAlign w:val="center"/>
          </w:tcPr>
          <w:p w14:paraId="084D3D27"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1224" w:type="pct"/>
            <w:shd w:val="clear" w:color="auto" w:fill="auto"/>
            <w:tcMar>
              <w:top w:w="57" w:type="dxa"/>
              <w:left w:w="57" w:type="dxa"/>
              <w:bottom w:w="57" w:type="dxa"/>
              <w:right w:w="57" w:type="dxa"/>
            </w:tcMar>
            <w:vAlign w:val="center"/>
          </w:tcPr>
          <w:p w14:paraId="162FB35F" w14:textId="77777777" w:rsidR="001F6FF1" w:rsidRPr="00FB2D2B" w:rsidRDefault="001F6FF1" w:rsidP="001F6FF1">
            <w:pPr>
              <w:pStyle w:val="NoSpacing"/>
              <w:spacing w:before="0" w:after="0"/>
              <w:ind w:firstLine="0"/>
              <w:rPr>
                <w:rFonts w:cs="Arial"/>
              </w:rPr>
            </w:pPr>
            <w:r w:rsidRPr="00FB2D2B">
              <w:rPr>
                <w:rFonts w:cs="Arial"/>
              </w:rPr>
              <w:t>Pengumpulan Data</w:t>
            </w:r>
          </w:p>
        </w:tc>
        <w:tc>
          <w:tcPr>
            <w:tcW w:w="221" w:type="pct"/>
            <w:shd w:val="clear" w:color="auto" w:fill="5B9BD5" w:themeFill="accent1"/>
            <w:tcMar>
              <w:top w:w="57" w:type="dxa"/>
              <w:left w:w="57" w:type="dxa"/>
              <w:bottom w:w="57" w:type="dxa"/>
              <w:right w:w="57" w:type="dxa"/>
            </w:tcMar>
            <w:vAlign w:val="center"/>
          </w:tcPr>
          <w:p w14:paraId="3F0111D0"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27152B49"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722A575F"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D66DF21"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E8AEC80"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29FB97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49B42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340F60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E2B9BE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A089E38"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AAB843"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B6BCE17"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11CE037A"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27681EDD"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6074B8F5"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78E88370" w14:textId="77777777" w:rsidR="001F6FF1" w:rsidRPr="00FB2D2B" w:rsidRDefault="001F6FF1" w:rsidP="001F6FF1">
            <w:pPr>
              <w:pStyle w:val="NoSpacing"/>
              <w:spacing w:before="0" w:after="0"/>
              <w:ind w:firstLine="0"/>
              <w:rPr>
                <w:rFonts w:cs="Arial"/>
              </w:rPr>
            </w:pPr>
          </w:p>
        </w:tc>
      </w:tr>
      <w:tr w:rsidR="001F6FF1" w:rsidRPr="00FB2D2B" w14:paraId="37CBB4C4" w14:textId="77777777" w:rsidTr="005946CF">
        <w:trPr>
          <w:trHeight w:val="859"/>
        </w:trPr>
        <w:tc>
          <w:tcPr>
            <w:tcW w:w="261" w:type="pct"/>
            <w:shd w:val="clear" w:color="auto" w:fill="auto"/>
            <w:tcMar>
              <w:top w:w="57" w:type="dxa"/>
              <w:left w:w="57" w:type="dxa"/>
              <w:bottom w:w="57" w:type="dxa"/>
              <w:right w:w="57" w:type="dxa"/>
            </w:tcMar>
            <w:vAlign w:val="center"/>
          </w:tcPr>
          <w:p w14:paraId="36832DBB"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1224" w:type="pct"/>
            <w:shd w:val="clear" w:color="auto" w:fill="auto"/>
            <w:tcMar>
              <w:top w:w="57" w:type="dxa"/>
              <w:left w:w="57" w:type="dxa"/>
              <w:bottom w:w="57" w:type="dxa"/>
              <w:right w:w="57" w:type="dxa"/>
            </w:tcMar>
            <w:vAlign w:val="center"/>
          </w:tcPr>
          <w:p w14:paraId="617E1FAC" w14:textId="77777777" w:rsidR="001F6FF1" w:rsidRPr="00FB2D2B" w:rsidRDefault="001F6FF1" w:rsidP="001F6FF1">
            <w:pPr>
              <w:pStyle w:val="NoSpacing"/>
              <w:spacing w:before="0" w:after="0"/>
              <w:ind w:firstLine="0"/>
              <w:rPr>
                <w:rFonts w:cs="Arial"/>
              </w:rPr>
            </w:pPr>
            <w:r w:rsidRPr="00FB2D2B">
              <w:rPr>
                <w:rFonts w:cs="Arial"/>
              </w:rPr>
              <w:t>Analisis Sistem</w:t>
            </w:r>
          </w:p>
        </w:tc>
        <w:tc>
          <w:tcPr>
            <w:tcW w:w="221" w:type="pct"/>
            <w:shd w:val="clear" w:color="auto" w:fill="auto"/>
            <w:tcMar>
              <w:top w:w="57" w:type="dxa"/>
              <w:left w:w="57" w:type="dxa"/>
              <w:bottom w:w="57" w:type="dxa"/>
              <w:right w:w="57" w:type="dxa"/>
            </w:tcMar>
            <w:vAlign w:val="center"/>
          </w:tcPr>
          <w:p w14:paraId="3E91E0ED"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7D6EBCF6"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1C54138B"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607E7DCE"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FAD3E8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44469B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F98F6B0"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A3C89EB"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F83B6E4"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B0C1D5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ACEB4FA"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701A5E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546428C"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373AE1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7EB12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043100D" w14:textId="77777777" w:rsidR="001F6FF1" w:rsidRPr="00FB2D2B" w:rsidRDefault="001F6FF1" w:rsidP="001F6FF1">
            <w:pPr>
              <w:pStyle w:val="NoSpacing"/>
              <w:spacing w:before="0" w:after="0"/>
              <w:ind w:firstLine="0"/>
              <w:rPr>
                <w:rFonts w:cs="Arial"/>
              </w:rPr>
            </w:pPr>
          </w:p>
        </w:tc>
      </w:tr>
      <w:tr w:rsidR="001F6FF1" w:rsidRPr="00FB2D2B" w14:paraId="1B220393" w14:textId="77777777" w:rsidTr="005946CF">
        <w:trPr>
          <w:trHeight w:val="859"/>
        </w:trPr>
        <w:tc>
          <w:tcPr>
            <w:tcW w:w="261" w:type="pct"/>
            <w:shd w:val="clear" w:color="auto" w:fill="auto"/>
            <w:tcMar>
              <w:top w:w="57" w:type="dxa"/>
              <w:left w:w="57" w:type="dxa"/>
              <w:bottom w:w="57" w:type="dxa"/>
              <w:right w:w="57" w:type="dxa"/>
            </w:tcMar>
            <w:vAlign w:val="center"/>
          </w:tcPr>
          <w:p w14:paraId="1CE2883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1224" w:type="pct"/>
            <w:shd w:val="clear" w:color="auto" w:fill="auto"/>
            <w:tcMar>
              <w:top w:w="57" w:type="dxa"/>
              <w:left w:w="57" w:type="dxa"/>
              <w:bottom w:w="57" w:type="dxa"/>
              <w:right w:w="57" w:type="dxa"/>
            </w:tcMar>
            <w:vAlign w:val="center"/>
          </w:tcPr>
          <w:p w14:paraId="3990649F" w14:textId="77777777" w:rsidR="001F6FF1" w:rsidRPr="00FB2D2B" w:rsidRDefault="001F6FF1" w:rsidP="001F6FF1">
            <w:pPr>
              <w:pStyle w:val="NoSpacing"/>
              <w:spacing w:before="0" w:after="0"/>
              <w:ind w:firstLine="0"/>
              <w:rPr>
                <w:rFonts w:cs="Arial"/>
              </w:rPr>
            </w:pPr>
            <w:r w:rsidRPr="00FB2D2B">
              <w:rPr>
                <w:rFonts w:cs="Arial"/>
              </w:rPr>
              <w:t>Desain Sistem</w:t>
            </w:r>
          </w:p>
        </w:tc>
        <w:tc>
          <w:tcPr>
            <w:tcW w:w="221" w:type="pct"/>
            <w:shd w:val="clear" w:color="auto" w:fill="auto"/>
            <w:tcMar>
              <w:top w:w="57" w:type="dxa"/>
              <w:left w:w="57" w:type="dxa"/>
              <w:bottom w:w="57" w:type="dxa"/>
              <w:right w:w="57" w:type="dxa"/>
            </w:tcMar>
            <w:vAlign w:val="center"/>
          </w:tcPr>
          <w:p w14:paraId="7370FBE7"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507CCC72"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5EBC113F" w14:textId="77777777" w:rsidR="001F6FF1" w:rsidRPr="00FB2D2B" w:rsidRDefault="001F6FF1" w:rsidP="001F6FF1">
            <w:pPr>
              <w:pStyle w:val="NoSpacing"/>
              <w:spacing w:before="0" w:after="0"/>
              <w:ind w:firstLine="0"/>
              <w:rPr>
                <w:rFonts w:cs="Arial"/>
              </w:rPr>
            </w:pPr>
          </w:p>
        </w:tc>
        <w:tc>
          <w:tcPr>
            <w:tcW w:w="223" w:type="pct"/>
            <w:shd w:val="clear" w:color="auto" w:fill="5B9BD5" w:themeFill="accent1"/>
            <w:tcMar>
              <w:top w:w="57" w:type="dxa"/>
              <w:left w:w="57" w:type="dxa"/>
              <w:bottom w:w="57" w:type="dxa"/>
              <w:right w:w="57" w:type="dxa"/>
            </w:tcMar>
            <w:vAlign w:val="center"/>
          </w:tcPr>
          <w:p w14:paraId="6FEE83F0"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2C48772A"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3104C2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46D327"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F1F6E9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E24E27"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BDD09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9D3C3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BEE119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2618E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9685E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89CA26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C0FF475" w14:textId="77777777" w:rsidR="001F6FF1" w:rsidRPr="00FB2D2B" w:rsidRDefault="001F6FF1" w:rsidP="001F6FF1">
            <w:pPr>
              <w:pStyle w:val="NoSpacing"/>
              <w:spacing w:before="0" w:after="0"/>
              <w:ind w:firstLine="0"/>
              <w:rPr>
                <w:rFonts w:cs="Arial"/>
              </w:rPr>
            </w:pPr>
          </w:p>
        </w:tc>
      </w:tr>
      <w:tr w:rsidR="001F6FF1" w:rsidRPr="00FB2D2B" w14:paraId="3B81B72F" w14:textId="77777777" w:rsidTr="005946CF">
        <w:trPr>
          <w:trHeight w:val="746"/>
        </w:trPr>
        <w:tc>
          <w:tcPr>
            <w:tcW w:w="261" w:type="pct"/>
            <w:shd w:val="clear" w:color="auto" w:fill="auto"/>
            <w:tcMar>
              <w:top w:w="57" w:type="dxa"/>
              <w:left w:w="57" w:type="dxa"/>
              <w:bottom w:w="57" w:type="dxa"/>
              <w:right w:w="57" w:type="dxa"/>
            </w:tcMar>
            <w:vAlign w:val="center"/>
          </w:tcPr>
          <w:p w14:paraId="02EFD46E"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1224" w:type="pct"/>
            <w:shd w:val="clear" w:color="auto" w:fill="auto"/>
            <w:tcMar>
              <w:top w:w="57" w:type="dxa"/>
              <w:left w:w="57" w:type="dxa"/>
              <w:bottom w:w="57" w:type="dxa"/>
              <w:right w:w="57" w:type="dxa"/>
            </w:tcMar>
            <w:vAlign w:val="center"/>
          </w:tcPr>
          <w:p w14:paraId="45B53203" w14:textId="77777777" w:rsidR="001F6FF1" w:rsidRPr="00FB2D2B" w:rsidRDefault="001F6FF1" w:rsidP="001F6FF1">
            <w:pPr>
              <w:pStyle w:val="NoSpacing"/>
              <w:spacing w:before="0" w:after="0"/>
              <w:ind w:firstLine="0"/>
              <w:rPr>
                <w:rFonts w:cs="Arial"/>
              </w:rPr>
            </w:pPr>
            <w:r w:rsidRPr="00FB2D2B">
              <w:rPr>
                <w:rFonts w:cs="Arial"/>
              </w:rPr>
              <w:t>Implementasi Sistem</w:t>
            </w:r>
          </w:p>
        </w:tc>
        <w:tc>
          <w:tcPr>
            <w:tcW w:w="221" w:type="pct"/>
            <w:shd w:val="clear" w:color="auto" w:fill="auto"/>
            <w:tcMar>
              <w:top w:w="57" w:type="dxa"/>
              <w:left w:w="57" w:type="dxa"/>
              <w:bottom w:w="57" w:type="dxa"/>
              <w:right w:w="57" w:type="dxa"/>
            </w:tcMar>
            <w:vAlign w:val="center"/>
          </w:tcPr>
          <w:p w14:paraId="534C83D1"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3969DAE4"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2CFF413C"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7765D8F"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2F00AB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DD8118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65255C68"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6556DF11"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50B86E7C"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4E7366AF"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3C372709"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2AE1477B"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1F8010E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0F1531E2"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2754E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EF1561E" w14:textId="77777777" w:rsidR="001F6FF1" w:rsidRPr="00FB2D2B" w:rsidRDefault="001F6FF1" w:rsidP="001F6FF1">
            <w:pPr>
              <w:pStyle w:val="NoSpacing"/>
              <w:spacing w:before="0" w:after="0"/>
              <w:ind w:firstLine="0"/>
              <w:rPr>
                <w:rFonts w:cs="Arial"/>
              </w:rPr>
            </w:pPr>
          </w:p>
        </w:tc>
      </w:tr>
      <w:tr w:rsidR="001F6FF1" w:rsidRPr="00FB2D2B" w14:paraId="6F436C43" w14:textId="77777777" w:rsidTr="005946CF">
        <w:trPr>
          <w:trHeight w:val="715"/>
        </w:trPr>
        <w:tc>
          <w:tcPr>
            <w:tcW w:w="261" w:type="pct"/>
            <w:tcBorders>
              <w:bottom w:val="single" w:sz="4" w:space="0" w:color="auto"/>
            </w:tcBorders>
            <w:shd w:val="clear" w:color="auto" w:fill="auto"/>
            <w:tcMar>
              <w:top w:w="57" w:type="dxa"/>
              <w:left w:w="57" w:type="dxa"/>
              <w:bottom w:w="57" w:type="dxa"/>
              <w:right w:w="57" w:type="dxa"/>
            </w:tcMar>
            <w:vAlign w:val="center"/>
          </w:tcPr>
          <w:p w14:paraId="7A5D4A55" w14:textId="77777777" w:rsidR="001F6FF1" w:rsidRPr="00FB2D2B" w:rsidRDefault="001F6FF1" w:rsidP="001F6FF1">
            <w:pPr>
              <w:pStyle w:val="NoSpacing"/>
              <w:spacing w:before="0" w:after="0"/>
              <w:ind w:firstLine="0"/>
              <w:jc w:val="center"/>
              <w:rPr>
                <w:rFonts w:cs="Arial"/>
              </w:rPr>
            </w:pPr>
            <w:r w:rsidRPr="00FB2D2B">
              <w:rPr>
                <w:rFonts w:cs="Arial"/>
              </w:rPr>
              <w:t>5</w:t>
            </w:r>
          </w:p>
        </w:tc>
        <w:tc>
          <w:tcPr>
            <w:tcW w:w="1224" w:type="pct"/>
            <w:tcBorders>
              <w:bottom w:val="single" w:sz="4" w:space="0" w:color="auto"/>
            </w:tcBorders>
            <w:shd w:val="clear" w:color="auto" w:fill="auto"/>
            <w:tcMar>
              <w:top w:w="57" w:type="dxa"/>
              <w:left w:w="57" w:type="dxa"/>
              <w:bottom w:w="57" w:type="dxa"/>
              <w:right w:w="57" w:type="dxa"/>
            </w:tcMar>
            <w:vAlign w:val="center"/>
          </w:tcPr>
          <w:p w14:paraId="67F98AEC" w14:textId="77777777" w:rsidR="001F6FF1" w:rsidRPr="00FB2D2B" w:rsidRDefault="001F6FF1" w:rsidP="001F6FF1">
            <w:pPr>
              <w:pStyle w:val="NoSpacing"/>
              <w:spacing w:before="0" w:after="0"/>
              <w:ind w:firstLine="0"/>
              <w:rPr>
                <w:rFonts w:cs="Arial"/>
              </w:rPr>
            </w:pPr>
            <w:r w:rsidRPr="00FB2D2B">
              <w:rPr>
                <w:rFonts w:cs="Arial"/>
              </w:rPr>
              <w:t>Pengujian Sistem</w:t>
            </w:r>
          </w:p>
        </w:tc>
        <w:tc>
          <w:tcPr>
            <w:tcW w:w="221" w:type="pct"/>
            <w:tcBorders>
              <w:bottom w:val="single" w:sz="4" w:space="0" w:color="auto"/>
            </w:tcBorders>
            <w:shd w:val="clear" w:color="auto" w:fill="auto"/>
            <w:tcMar>
              <w:top w:w="57" w:type="dxa"/>
              <w:left w:w="57" w:type="dxa"/>
              <w:bottom w:w="57" w:type="dxa"/>
              <w:right w:w="57" w:type="dxa"/>
            </w:tcMar>
            <w:vAlign w:val="center"/>
          </w:tcPr>
          <w:p w14:paraId="6B537D3D"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auto"/>
            <w:tcMar>
              <w:top w:w="57" w:type="dxa"/>
              <w:left w:w="57" w:type="dxa"/>
              <w:bottom w:w="57" w:type="dxa"/>
              <w:right w:w="57" w:type="dxa"/>
            </w:tcMar>
            <w:vAlign w:val="center"/>
          </w:tcPr>
          <w:p w14:paraId="7CF87083"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auto"/>
            <w:tcMar>
              <w:top w:w="57" w:type="dxa"/>
              <w:left w:w="57" w:type="dxa"/>
              <w:bottom w:w="57" w:type="dxa"/>
              <w:right w:w="57" w:type="dxa"/>
            </w:tcMar>
            <w:vAlign w:val="center"/>
          </w:tcPr>
          <w:p w14:paraId="62014C65"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auto"/>
            <w:tcMar>
              <w:top w:w="57" w:type="dxa"/>
              <w:left w:w="57" w:type="dxa"/>
              <w:bottom w:w="57" w:type="dxa"/>
              <w:right w:w="57" w:type="dxa"/>
            </w:tcMar>
            <w:vAlign w:val="center"/>
          </w:tcPr>
          <w:p w14:paraId="66DCB3C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BEABC0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73B47D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7840800F"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5D7DC80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D702CEE"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378859F"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1AAF277"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6624809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65238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00FC3C3"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7D5D6A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986ABC" w14:textId="77777777" w:rsidR="001F6FF1" w:rsidRPr="00FB2D2B" w:rsidRDefault="001F6FF1" w:rsidP="001F6FF1">
            <w:pPr>
              <w:pStyle w:val="NoSpacing"/>
              <w:spacing w:before="0" w:after="0"/>
              <w:ind w:firstLine="0"/>
              <w:rPr>
                <w:rFonts w:cs="Arial"/>
              </w:rPr>
            </w:pPr>
          </w:p>
        </w:tc>
      </w:tr>
      <w:tr w:rsidR="00562B57" w:rsidRPr="00FB2D2B" w14:paraId="3FF6CED7" w14:textId="77777777" w:rsidTr="005946CF">
        <w:trPr>
          <w:trHeight w:val="728"/>
        </w:trPr>
        <w:tc>
          <w:tcPr>
            <w:tcW w:w="261" w:type="pct"/>
            <w:tcBorders>
              <w:bottom w:val="single" w:sz="4" w:space="0" w:color="auto"/>
            </w:tcBorders>
            <w:shd w:val="clear" w:color="auto" w:fill="auto"/>
            <w:tcMar>
              <w:top w:w="57" w:type="dxa"/>
              <w:left w:w="57" w:type="dxa"/>
              <w:bottom w:w="57" w:type="dxa"/>
              <w:right w:w="57" w:type="dxa"/>
            </w:tcMar>
            <w:vAlign w:val="center"/>
          </w:tcPr>
          <w:p w14:paraId="089D2880" w14:textId="77777777" w:rsidR="001F6FF1" w:rsidRPr="00FB2D2B" w:rsidRDefault="001F6FF1" w:rsidP="001F6FF1">
            <w:pPr>
              <w:pStyle w:val="NoSpacing"/>
              <w:spacing w:before="0" w:after="0"/>
              <w:ind w:firstLine="0"/>
              <w:jc w:val="center"/>
              <w:rPr>
                <w:rFonts w:cs="Arial"/>
              </w:rPr>
            </w:pPr>
            <w:r w:rsidRPr="00FB2D2B">
              <w:rPr>
                <w:rFonts w:cs="Arial"/>
              </w:rPr>
              <w:t>6</w:t>
            </w:r>
          </w:p>
        </w:tc>
        <w:tc>
          <w:tcPr>
            <w:tcW w:w="1224" w:type="pct"/>
            <w:tcBorders>
              <w:bottom w:val="single" w:sz="4" w:space="0" w:color="auto"/>
            </w:tcBorders>
            <w:shd w:val="clear" w:color="auto" w:fill="auto"/>
            <w:tcMar>
              <w:top w:w="57" w:type="dxa"/>
              <w:left w:w="57" w:type="dxa"/>
              <w:bottom w:w="57" w:type="dxa"/>
              <w:right w:w="57" w:type="dxa"/>
            </w:tcMar>
            <w:vAlign w:val="center"/>
          </w:tcPr>
          <w:p w14:paraId="1027682E" w14:textId="77777777" w:rsidR="001F6FF1" w:rsidRPr="00FB2D2B" w:rsidRDefault="001F6FF1" w:rsidP="001F6FF1">
            <w:pPr>
              <w:pStyle w:val="NoSpacing"/>
              <w:spacing w:before="0" w:after="0"/>
              <w:ind w:firstLine="0"/>
              <w:rPr>
                <w:rFonts w:cs="Arial"/>
              </w:rPr>
            </w:pPr>
            <w:r w:rsidRPr="00FB2D2B">
              <w:rPr>
                <w:rFonts w:cs="Arial"/>
              </w:rPr>
              <w:t>Penulisan Laporan</w:t>
            </w:r>
          </w:p>
        </w:tc>
        <w:tc>
          <w:tcPr>
            <w:tcW w:w="221" w:type="pct"/>
            <w:tcBorders>
              <w:bottom w:val="single" w:sz="4" w:space="0" w:color="auto"/>
            </w:tcBorders>
            <w:shd w:val="clear" w:color="auto" w:fill="auto"/>
            <w:tcMar>
              <w:top w:w="57" w:type="dxa"/>
              <w:left w:w="57" w:type="dxa"/>
              <w:bottom w:w="57" w:type="dxa"/>
              <w:right w:w="57" w:type="dxa"/>
            </w:tcMar>
            <w:vAlign w:val="center"/>
          </w:tcPr>
          <w:p w14:paraId="52D47098"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5B9BD5" w:themeFill="accent1"/>
            <w:tcMar>
              <w:top w:w="57" w:type="dxa"/>
              <w:left w:w="57" w:type="dxa"/>
              <w:bottom w:w="57" w:type="dxa"/>
              <w:right w:w="57" w:type="dxa"/>
            </w:tcMar>
            <w:vAlign w:val="center"/>
          </w:tcPr>
          <w:p w14:paraId="3AF066CA"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5B9BD5" w:themeFill="accent1"/>
            <w:tcMar>
              <w:top w:w="57" w:type="dxa"/>
              <w:left w:w="57" w:type="dxa"/>
              <w:bottom w:w="57" w:type="dxa"/>
              <w:right w:w="57" w:type="dxa"/>
            </w:tcMar>
            <w:vAlign w:val="center"/>
          </w:tcPr>
          <w:p w14:paraId="33A4189E"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5B9BD5" w:themeFill="accent1"/>
            <w:tcMar>
              <w:top w:w="57" w:type="dxa"/>
              <w:left w:w="57" w:type="dxa"/>
              <w:bottom w:w="57" w:type="dxa"/>
              <w:right w:w="57" w:type="dxa"/>
            </w:tcMar>
            <w:vAlign w:val="center"/>
          </w:tcPr>
          <w:p w14:paraId="395138F2"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C0263B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02B77DF5"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5467CED5"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D76AF6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D32D93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2C480B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278B46AC"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5230BE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C8D5BF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60DD68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BEC54BC"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47B79A6" w14:textId="77777777" w:rsidR="001F6FF1" w:rsidRPr="00FB2D2B" w:rsidRDefault="001F6FF1" w:rsidP="001F6FF1">
            <w:pPr>
              <w:pStyle w:val="NoSpacing"/>
              <w:spacing w:before="0" w:after="0"/>
              <w:ind w:firstLine="0"/>
              <w:rPr>
                <w:rFonts w:cs="Arial"/>
              </w:rPr>
            </w:pPr>
          </w:p>
        </w:tc>
      </w:tr>
    </w:tbl>
    <w:p w14:paraId="7A69D98E" w14:textId="77777777" w:rsidR="001F6FF1" w:rsidRPr="00FB2D2B" w:rsidRDefault="001F6FF1" w:rsidP="001F6FF1">
      <w:pPr>
        <w:ind w:left="0" w:firstLine="0"/>
        <w:rPr>
          <w:rFonts w:ascii="Arial" w:hAnsi="Arial" w:cs="Arial"/>
        </w:rPr>
      </w:pPr>
    </w:p>
    <w:p w14:paraId="49CC196B" w14:textId="77777777" w:rsidR="001F6FF1" w:rsidRPr="00FB2D2B" w:rsidRDefault="001F6FF1" w:rsidP="001F6FF1">
      <w:pPr>
        <w:ind w:left="0" w:firstLine="709"/>
        <w:rPr>
          <w:rFonts w:ascii="Arial" w:hAnsi="Arial" w:cs="Arial"/>
          <w:lang w:val="id-ID"/>
        </w:rPr>
      </w:pPr>
      <w:r w:rsidRPr="00FB2D2B">
        <w:rPr>
          <w:rFonts w:ascii="Arial" w:hAnsi="Arial" w:cs="Arial"/>
        </w:rPr>
        <w:t>Keterangan:</w:t>
      </w:r>
      <w:r w:rsidRPr="00FB2D2B">
        <w:rPr>
          <w:rFonts w:ascii="Arial" w:hAnsi="Arial" w:cs="Arial"/>
          <w:lang w:val="id-ID"/>
        </w:rPr>
        <w:t xml:space="preserve"> </w:t>
      </w:r>
    </w:p>
    <w:p w14:paraId="35F7E906"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Pengumpulan data</w:t>
      </w:r>
      <w:r w:rsidRPr="00FB2D2B">
        <w:rPr>
          <w:rFonts w:ascii="Arial" w:hAnsi="Arial" w:cs="Arial"/>
        </w:rPr>
        <w:t xml:space="preserve"> dilakukan selama 2 minggu yaitu dari minggu </w:t>
      </w:r>
      <w:r w:rsidR="00562B57" w:rsidRPr="00FB2D2B">
        <w:rPr>
          <w:rFonts w:ascii="Arial" w:hAnsi="Arial" w:cs="Arial"/>
          <w:lang w:val="id-ID"/>
        </w:rPr>
        <w:t>pertam</w:t>
      </w:r>
      <w:r w:rsidRPr="00FB2D2B">
        <w:rPr>
          <w:rFonts w:ascii="Arial" w:hAnsi="Arial" w:cs="Arial"/>
        </w:rPr>
        <w:t>a 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02B36C2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Analisis sistem</w:t>
      </w:r>
      <w:r w:rsidRPr="00FB2D2B">
        <w:rPr>
          <w:rFonts w:ascii="Arial" w:hAnsi="Arial" w:cs="Arial"/>
        </w:rPr>
        <w:t xml:space="preserve"> dilakukan selama 2 minggu yaitu dari minggu </w:t>
      </w:r>
      <w:r w:rsidR="00562B57" w:rsidRPr="00FB2D2B">
        <w:rPr>
          <w:rFonts w:ascii="Arial" w:hAnsi="Arial" w:cs="Arial"/>
          <w:lang w:val="id-ID"/>
        </w:rPr>
        <w:t>kedua</w:t>
      </w:r>
      <w:r w:rsidRPr="00FB2D2B">
        <w:rPr>
          <w:rFonts w:ascii="Arial" w:hAnsi="Arial" w:cs="Arial"/>
        </w:rPr>
        <w:t xml:space="preserve"> sampai minggu </w:t>
      </w:r>
      <w:r w:rsidR="00562B57" w:rsidRPr="00FB2D2B">
        <w:rPr>
          <w:rFonts w:ascii="Arial" w:hAnsi="Arial" w:cs="Arial"/>
          <w:lang w:val="id-ID"/>
        </w:rPr>
        <w:t>ketiga</w:t>
      </w:r>
      <w:r w:rsidRPr="00FB2D2B">
        <w:rPr>
          <w:rFonts w:ascii="Arial" w:hAnsi="Arial" w:cs="Arial"/>
        </w:rPr>
        <w:t xml:space="preserve"> </w:t>
      </w:r>
      <w:r w:rsidR="00562B57" w:rsidRPr="00FB2D2B">
        <w:rPr>
          <w:rFonts w:ascii="Arial" w:hAnsi="Arial" w:cs="Arial"/>
        </w:rPr>
        <w:t xml:space="preserve">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3848563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 xml:space="preserve">Desain </w:t>
      </w:r>
      <w:r w:rsidRPr="00FB2D2B">
        <w:rPr>
          <w:rFonts w:ascii="Arial" w:hAnsi="Arial" w:cs="Arial"/>
        </w:rPr>
        <w:t>s</w:t>
      </w:r>
      <w:r w:rsidRPr="00FB2D2B">
        <w:rPr>
          <w:rFonts w:ascii="Arial" w:hAnsi="Arial" w:cs="Arial"/>
          <w:lang w:val="id-ID"/>
        </w:rPr>
        <w:t xml:space="preserve">istem </w:t>
      </w:r>
      <w:r w:rsidRPr="00FB2D2B">
        <w:rPr>
          <w:rFonts w:ascii="Arial" w:hAnsi="Arial" w:cs="Arial"/>
        </w:rPr>
        <w:t xml:space="preserve">dilakukan selama 4 minggu yaitu minggu </w:t>
      </w:r>
      <w:r w:rsidR="00562B57" w:rsidRPr="00FB2D2B">
        <w:rPr>
          <w:rFonts w:ascii="Arial" w:hAnsi="Arial" w:cs="Arial"/>
          <w:lang w:val="id-ID"/>
        </w:rPr>
        <w:t>ketiga bulan Desember</w:t>
      </w:r>
      <w:r w:rsidRPr="00FB2D2B">
        <w:rPr>
          <w:rFonts w:ascii="Arial" w:hAnsi="Arial" w:cs="Arial"/>
        </w:rPr>
        <w:t xml:space="preserve"> </w:t>
      </w:r>
      <w:r w:rsidR="00562B57" w:rsidRPr="00FB2D2B">
        <w:rPr>
          <w:rFonts w:ascii="Arial" w:hAnsi="Arial" w:cs="Arial"/>
          <w:lang w:val="id-ID"/>
        </w:rPr>
        <w:t xml:space="preserve">2020 </w:t>
      </w:r>
      <w:r w:rsidRPr="00FB2D2B">
        <w:rPr>
          <w:rFonts w:ascii="Arial" w:hAnsi="Arial" w:cs="Arial"/>
        </w:rPr>
        <w:t>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00562B57" w:rsidRPr="00FB2D2B">
        <w:rPr>
          <w:rFonts w:ascii="Arial" w:hAnsi="Arial" w:cs="Arial"/>
        </w:rPr>
        <w:t xml:space="preserve"> 2021</w:t>
      </w:r>
      <w:r w:rsidRPr="00FB2D2B">
        <w:rPr>
          <w:rFonts w:ascii="Arial" w:hAnsi="Arial" w:cs="Arial"/>
        </w:rPr>
        <w:t>.</w:t>
      </w:r>
    </w:p>
    <w:p w14:paraId="4A1FDA6A"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rPr>
        <w:t>Implementasi sistem dilakukan selama 9 minggu yaitu dar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Pr="00FB2D2B">
        <w:rPr>
          <w:rFonts w:ascii="Arial" w:hAnsi="Arial" w:cs="Arial"/>
        </w:rPr>
        <w:t xml:space="preserve"> </w:t>
      </w:r>
      <w:r w:rsidR="00562B57" w:rsidRPr="00FB2D2B">
        <w:rPr>
          <w:rFonts w:ascii="Arial" w:hAnsi="Arial" w:cs="Arial"/>
        </w:rPr>
        <w:t>sampai minggu kedua</w:t>
      </w:r>
      <w:r w:rsidRPr="00FB2D2B">
        <w:rPr>
          <w:rFonts w:ascii="Arial" w:hAnsi="Arial" w:cs="Arial"/>
        </w:rPr>
        <w:t xml:space="preserve"> bulan </w:t>
      </w:r>
      <w:r w:rsidR="00562B57" w:rsidRPr="00FB2D2B">
        <w:rPr>
          <w:rFonts w:ascii="Arial" w:hAnsi="Arial" w:cs="Arial"/>
          <w:lang w:val="id-ID"/>
        </w:rPr>
        <w:t>Maret 2021</w:t>
      </w:r>
      <w:r w:rsidRPr="00FB2D2B">
        <w:rPr>
          <w:rFonts w:ascii="Arial" w:hAnsi="Arial" w:cs="Arial"/>
        </w:rPr>
        <w:t>.</w:t>
      </w:r>
    </w:p>
    <w:p w14:paraId="430AF6F7" w14:textId="77777777" w:rsidR="00562B57"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lastRenderedPageBreak/>
        <w:t>Pengujian sistem dilakukan selama 2 minggu yaitu dari minggu ke</w:t>
      </w:r>
      <w:r w:rsidR="00562B57" w:rsidRPr="00FB2D2B">
        <w:rPr>
          <w:rFonts w:ascii="Arial" w:hAnsi="Arial" w:cs="Arial"/>
          <w:lang w:val="id-ID"/>
        </w:rPr>
        <w:t>dua</w:t>
      </w:r>
      <w:r w:rsidR="00562B57" w:rsidRPr="00FB2D2B">
        <w:rPr>
          <w:rFonts w:ascii="Arial" w:hAnsi="Arial" w:cs="Arial"/>
        </w:rPr>
        <w:t xml:space="preserve"> sampai</w:t>
      </w:r>
      <w:r w:rsidRPr="00FB2D2B">
        <w:rPr>
          <w:rFonts w:ascii="Arial" w:hAnsi="Arial" w:cs="Arial"/>
        </w:rPr>
        <w:t xml:space="preserve"> minggu </w:t>
      </w:r>
      <w:r w:rsidR="00562B57" w:rsidRPr="00FB2D2B">
        <w:rPr>
          <w:rFonts w:ascii="Arial" w:hAnsi="Arial" w:cs="Arial"/>
          <w:lang w:val="id-ID"/>
        </w:rPr>
        <w:t>ketiga</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Pr="00FB2D2B">
        <w:rPr>
          <w:rFonts w:ascii="Arial" w:hAnsi="Arial" w:cs="Arial"/>
        </w:rPr>
        <w:t>.</w:t>
      </w:r>
    </w:p>
    <w:p w14:paraId="16B12F22" w14:textId="28D1D43B" w:rsidR="001F6FF1"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t xml:space="preserve">Penulisan laporan dilakukan selama 15 minggu yaitu dari minggu </w:t>
      </w:r>
      <w:r w:rsidR="00562B57" w:rsidRPr="00FB2D2B">
        <w:rPr>
          <w:rFonts w:ascii="Arial" w:hAnsi="Arial" w:cs="Arial"/>
          <w:lang w:val="id-ID"/>
        </w:rPr>
        <w:t>kedua</w:t>
      </w:r>
      <w:r w:rsidRPr="00FB2D2B">
        <w:rPr>
          <w:rFonts w:ascii="Arial" w:hAnsi="Arial" w:cs="Arial"/>
        </w:rPr>
        <w:t xml:space="preserve"> bulan </w:t>
      </w:r>
      <w:r w:rsidR="00562B57" w:rsidRPr="00FB2D2B">
        <w:rPr>
          <w:rFonts w:ascii="Arial" w:hAnsi="Arial" w:cs="Arial"/>
          <w:lang w:val="id-ID"/>
        </w:rPr>
        <w:t>Desember 2020</w:t>
      </w:r>
      <w:r w:rsidR="00562B57" w:rsidRPr="00FB2D2B">
        <w:rPr>
          <w:rFonts w:ascii="Arial" w:hAnsi="Arial" w:cs="Arial"/>
        </w:rPr>
        <w:t xml:space="preserve"> sampai minggu keempat</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005946CF">
        <w:rPr>
          <w:rFonts w:ascii="Arial" w:hAnsi="Arial" w:cs="Arial"/>
        </w:rPr>
        <w:t>.</w:t>
      </w:r>
    </w:p>
    <w:p w14:paraId="2669F72E" w14:textId="77777777" w:rsidR="001F6FF1" w:rsidRPr="00FB2D2B" w:rsidRDefault="001F6FF1" w:rsidP="001F6FF1">
      <w:pPr>
        <w:rPr>
          <w:rFonts w:ascii="Arial" w:hAnsi="Arial" w:cs="Arial"/>
          <w:sz w:val="28"/>
          <w:szCs w:val="28"/>
          <w:lang w:val="id-ID"/>
        </w:rPr>
      </w:pPr>
    </w:p>
    <w:p w14:paraId="4A3C72A8" w14:textId="77777777" w:rsidR="001F6FF1" w:rsidRPr="00FB2D2B" w:rsidRDefault="001F6FF1" w:rsidP="001F6FF1">
      <w:pPr>
        <w:rPr>
          <w:rFonts w:ascii="Arial" w:hAnsi="Arial" w:cs="Arial"/>
          <w:sz w:val="28"/>
          <w:szCs w:val="28"/>
          <w:lang w:val="id-ID"/>
        </w:rPr>
        <w:sectPr w:rsidR="001F6FF1" w:rsidRPr="00FB2D2B" w:rsidSect="00D360F5">
          <w:headerReference w:type="even" r:id="rId40"/>
          <w:headerReference w:type="default" r:id="rId41"/>
          <w:headerReference w:type="first" r:id="rId42"/>
          <w:pgSz w:w="11906" w:h="16838" w:code="9"/>
          <w:pgMar w:top="1701" w:right="1701" w:bottom="1701" w:left="2268" w:header="720" w:footer="720" w:gutter="0"/>
          <w:cols w:space="720"/>
          <w:titlePg/>
          <w:docGrid w:linePitch="360"/>
        </w:sectPr>
      </w:pPr>
    </w:p>
    <w:p w14:paraId="0C0773CC" w14:textId="77777777"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6" w:name="_Toc59821591"/>
      <w:bookmarkStart w:id="97" w:name="_Toc59875369"/>
      <w:r w:rsidRPr="00FB2D2B">
        <w:rPr>
          <w:rFonts w:ascii="Arial" w:hAnsi="Arial" w:cs="Arial"/>
          <w:sz w:val="28"/>
          <w:szCs w:val="28"/>
        </w:rPr>
        <w:lastRenderedPageBreak/>
        <w:t>DAFTAR PUSTAKA</w:t>
      </w:r>
      <w:bookmarkEnd w:id="29"/>
      <w:bookmarkEnd w:id="96"/>
      <w:bookmarkEnd w:id="97"/>
    </w:p>
    <w:p w14:paraId="14F207A5" w14:textId="77777777" w:rsidR="001B2148" w:rsidRPr="005946CF" w:rsidRDefault="001B2148" w:rsidP="005946CF">
      <w:pPr>
        <w:rPr>
          <w:rFonts w:ascii="Arial" w:hAnsi="Arial" w:cs="Arial"/>
          <w:sz w:val="28"/>
        </w:rPr>
      </w:pPr>
    </w:p>
    <w:p w14:paraId="12FB75F9" w14:textId="5BED0F1D"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43"/>
      <w:headerReference w:type="default" r:id="rId44"/>
      <w:headerReference w:type="first" r:id="rId45"/>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68569F" w14:textId="77777777" w:rsidR="002A5316" w:rsidRDefault="002A5316" w:rsidP="002B148A">
      <w:pPr>
        <w:spacing w:line="240" w:lineRule="auto"/>
      </w:pPr>
      <w:r>
        <w:separator/>
      </w:r>
    </w:p>
  </w:endnote>
  <w:endnote w:type="continuationSeparator" w:id="0">
    <w:p w14:paraId="4FD72672" w14:textId="77777777" w:rsidR="002A5316" w:rsidRDefault="002A5316"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5407331"/>
      <w:docPartObj>
        <w:docPartGallery w:val="Page Numbers (Bottom of Page)"/>
        <w:docPartUnique/>
      </w:docPartObj>
    </w:sdtPr>
    <w:sdtEndPr>
      <w:rPr>
        <w:noProof/>
      </w:rPr>
    </w:sdtEndPr>
    <w:sdtContent>
      <w:p w14:paraId="28F41EC4" w14:textId="01567E8D" w:rsidR="00F72AED" w:rsidRDefault="00F72AED">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F72AED" w:rsidRDefault="00F72A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2833611"/>
      <w:docPartObj>
        <w:docPartGallery w:val="Page Numbers (Bottom of Page)"/>
        <w:docPartUnique/>
      </w:docPartObj>
    </w:sdtPr>
    <w:sdtEndPr>
      <w:rPr>
        <w:noProof/>
      </w:rPr>
    </w:sdtEndPr>
    <w:sdtContent>
      <w:p w14:paraId="2CEF6786" w14:textId="34ED68D9" w:rsidR="00F72AED" w:rsidRDefault="00F72AE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F72AED" w:rsidRDefault="00F72A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2055876"/>
      <w:docPartObj>
        <w:docPartGallery w:val="Page Numbers (Bottom of Page)"/>
        <w:docPartUnique/>
      </w:docPartObj>
    </w:sdtPr>
    <w:sdtEndPr>
      <w:rPr>
        <w:noProof/>
      </w:rPr>
    </w:sdtEndPr>
    <w:sdtContent>
      <w:p w14:paraId="26EBE8B7" w14:textId="4318C30D" w:rsidR="00F72AED" w:rsidRDefault="00F72AE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F72AED" w:rsidRDefault="00F72A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1488901"/>
      <w:docPartObj>
        <w:docPartGallery w:val="Page Numbers (Bottom of Page)"/>
        <w:docPartUnique/>
      </w:docPartObj>
    </w:sdtPr>
    <w:sdtEndPr>
      <w:rPr>
        <w:noProof/>
      </w:rPr>
    </w:sdtEndPr>
    <w:sdtContent>
      <w:p w14:paraId="206FE8D9" w14:textId="634536F7" w:rsidR="00F72AED" w:rsidRDefault="00F72AED">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F72AED" w:rsidRDefault="00F72AE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528846"/>
      <w:docPartObj>
        <w:docPartGallery w:val="Page Numbers (Bottom of Page)"/>
        <w:docPartUnique/>
      </w:docPartObj>
    </w:sdtPr>
    <w:sdtEndPr>
      <w:rPr>
        <w:noProof/>
      </w:rPr>
    </w:sdtEndPr>
    <w:sdtContent>
      <w:p w14:paraId="55718ADB" w14:textId="77777777" w:rsidR="00F72AED" w:rsidRDefault="00F72AED">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F72AED" w:rsidRDefault="00F72AE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ED0A0" w14:textId="4A76DAAD" w:rsidR="00F72AED" w:rsidRDefault="00F72AED">
    <w:pPr>
      <w:pStyle w:val="Footer"/>
      <w:jc w:val="center"/>
    </w:pPr>
  </w:p>
  <w:p w14:paraId="2408D4A6" w14:textId="77777777" w:rsidR="00F72AED" w:rsidRDefault="00F72AE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A7CAD" w14:textId="77777777" w:rsidR="00F72AED" w:rsidRDefault="00F72AE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1750870"/>
      <w:docPartObj>
        <w:docPartGallery w:val="Page Numbers (Bottom of Page)"/>
        <w:docPartUnique/>
      </w:docPartObj>
    </w:sdtPr>
    <w:sdtEndPr>
      <w:rPr>
        <w:noProof/>
      </w:rPr>
    </w:sdtEndPr>
    <w:sdtContent>
      <w:p w14:paraId="6E7B0F09" w14:textId="77777777" w:rsidR="00F72AED" w:rsidRDefault="00F72AED">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F72AED" w:rsidRDefault="00F72A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7716CB" w14:textId="77777777" w:rsidR="002A5316" w:rsidRDefault="002A5316" w:rsidP="002B148A">
      <w:pPr>
        <w:spacing w:line="240" w:lineRule="auto"/>
      </w:pPr>
      <w:r>
        <w:separator/>
      </w:r>
    </w:p>
  </w:footnote>
  <w:footnote w:type="continuationSeparator" w:id="0">
    <w:p w14:paraId="3392D1C7" w14:textId="77777777" w:rsidR="002A5316" w:rsidRDefault="002A5316"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1690C" w14:textId="6AE7B5C0" w:rsidR="00F72AED" w:rsidRDefault="002A5316">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6987213"/>
      <w:docPartObj>
        <w:docPartGallery w:val="Page Numbers (Top of Page)"/>
        <w:docPartUnique/>
      </w:docPartObj>
    </w:sdtPr>
    <w:sdtEndPr>
      <w:rPr>
        <w:noProof/>
      </w:rPr>
    </w:sdtEndPr>
    <w:sdtContent>
      <w:p w14:paraId="2E9407D0" w14:textId="1109A69A" w:rsidR="00F72AED" w:rsidRDefault="002A5316">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F72AED">
          <w:fldChar w:fldCharType="begin"/>
        </w:r>
        <w:r w:rsidR="00F72AED">
          <w:instrText xml:space="preserve"> PAGE   \* MERGEFORMAT </w:instrText>
        </w:r>
        <w:r w:rsidR="00F72AED">
          <w:fldChar w:fldCharType="separate"/>
        </w:r>
        <w:r w:rsidR="00F72AED">
          <w:rPr>
            <w:noProof/>
          </w:rPr>
          <w:t>18</w:t>
        </w:r>
        <w:r w:rsidR="00F72AED">
          <w:rPr>
            <w:noProof/>
          </w:rPr>
          <w:fldChar w:fldCharType="end"/>
        </w:r>
      </w:p>
    </w:sdtContent>
  </w:sdt>
  <w:p w14:paraId="76CC9146" w14:textId="26734112" w:rsidR="00F72AED" w:rsidRDefault="00F72AE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555420"/>
      <w:docPartObj>
        <w:docPartGallery w:val="Page Numbers (Top of Page)"/>
        <w:docPartUnique/>
      </w:docPartObj>
    </w:sdtPr>
    <w:sdtEndPr>
      <w:rPr>
        <w:noProof/>
      </w:rPr>
    </w:sdtEndPr>
    <w:sdtContent>
      <w:p w14:paraId="7FE76072" w14:textId="3E3EFD0D" w:rsidR="00F72AED" w:rsidRDefault="002A5316">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F72AED">
          <w:fldChar w:fldCharType="begin"/>
        </w:r>
        <w:r w:rsidR="00F72AED">
          <w:instrText xml:space="preserve"> PAGE   \* MERGEFORMAT </w:instrText>
        </w:r>
        <w:r w:rsidR="00F72AED">
          <w:fldChar w:fldCharType="separate"/>
        </w:r>
        <w:r w:rsidR="00F72AED">
          <w:rPr>
            <w:noProof/>
          </w:rPr>
          <w:t>15</w:t>
        </w:r>
        <w:r w:rsidR="00F72AED">
          <w:rPr>
            <w:noProof/>
          </w:rPr>
          <w:fldChar w:fldCharType="end"/>
        </w:r>
      </w:p>
    </w:sdtContent>
  </w:sdt>
  <w:p w14:paraId="6A6BE4C1" w14:textId="77777777" w:rsidR="00F72AED" w:rsidRDefault="00F72AE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CDE67" w14:textId="609D085B" w:rsidR="00F72AED" w:rsidRDefault="002A5316">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E0EF2A" w14:textId="1B43F9D3" w:rsidR="00F72AED" w:rsidRDefault="002A5316">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70724"/>
      <w:docPartObj>
        <w:docPartGallery w:val="Page Numbers (Top of Page)"/>
        <w:docPartUnique/>
      </w:docPartObj>
    </w:sdtPr>
    <w:sdtEndPr>
      <w:rPr>
        <w:noProof/>
      </w:rPr>
    </w:sdtEndPr>
    <w:sdtContent>
      <w:p w14:paraId="347B40CB" w14:textId="3BB743AC" w:rsidR="00F72AED" w:rsidRDefault="002A5316">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F72AED">
          <w:fldChar w:fldCharType="begin"/>
        </w:r>
        <w:r w:rsidR="00F72AED">
          <w:instrText xml:space="preserve"> PAGE   \* MERGEFORMAT </w:instrText>
        </w:r>
        <w:r w:rsidR="00F72AED">
          <w:fldChar w:fldCharType="separate"/>
        </w:r>
        <w:r w:rsidR="00F72AED">
          <w:rPr>
            <w:noProof/>
          </w:rPr>
          <w:t>21</w:t>
        </w:r>
        <w:r w:rsidR="00F72AED">
          <w:rPr>
            <w:noProof/>
          </w:rPr>
          <w:fldChar w:fldCharType="end"/>
        </w:r>
      </w:p>
    </w:sdtContent>
  </w:sdt>
  <w:p w14:paraId="77718907" w14:textId="77777777" w:rsidR="00F72AED" w:rsidRDefault="00F72AE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A7F2B" w14:textId="453624EA" w:rsidR="00F72AED" w:rsidRDefault="002A5316">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EE964F" w14:textId="6F091390" w:rsidR="00F72AED" w:rsidRDefault="002A5316">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29EB0A" w14:textId="092ACA4F" w:rsidR="00F72AED" w:rsidRDefault="002A5316">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95A5F" w14:textId="5D2E2000" w:rsidR="00F72AED" w:rsidRDefault="002A5316">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770DF" w14:textId="5372142B" w:rsidR="00F72AED" w:rsidRDefault="002A5316">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0EC41" w14:textId="33FFA04B" w:rsidR="00F72AED" w:rsidRDefault="002A5316">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0B281" w14:textId="680CE331" w:rsidR="00F72AED" w:rsidRDefault="002A5316">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CFF2F" w14:textId="174E2ADC" w:rsidR="00F72AED" w:rsidRDefault="002A5316">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35651" w14:textId="766E71A6" w:rsidR="00F72AED" w:rsidRDefault="002A5316">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81FE8" w14:textId="082CD91B" w:rsidR="00F72AED" w:rsidRDefault="002A5316">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55383" w14:textId="31B18D86" w:rsidR="00F72AED" w:rsidRDefault="002A5316">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446DF" w14:textId="75EF91A8" w:rsidR="00F72AED" w:rsidRDefault="002A5316">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638571"/>
      <w:docPartObj>
        <w:docPartGallery w:val="Page Numbers (Top of Page)"/>
        <w:docPartUnique/>
      </w:docPartObj>
    </w:sdtPr>
    <w:sdtEndPr>
      <w:rPr>
        <w:noProof/>
      </w:rPr>
    </w:sdtEndPr>
    <w:sdtContent>
      <w:p w14:paraId="4FDE18E1" w14:textId="4629748D" w:rsidR="00F72AED" w:rsidRDefault="002A5316">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F72AED">
          <w:fldChar w:fldCharType="begin"/>
        </w:r>
        <w:r w:rsidR="00F72AED">
          <w:instrText xml:space="preserve"> PAGE   \* MERGEFORMAT </w:instrText>
        </w:r>
        <w:r w:rsidR="00F72AED">
          <w:fldChar w:fldCharType="separate"/>
        </w:r>
        <w:r w:rsidR="00F72AED">
          <w:rPr>
            <w:noProof/>
          </w:rPr>
          <w:t>6</w:t>
        </w:r>
        <w:r w:rsidR="00F72AED">
          <w:rPr>
            <w:noProof/>
          </w:rPr>
          <w:fldChar w:fldCharType="end"/>
        </w:r>
      </w:p>
    </w:sdtContent>
  </w:sdt>
  <w:p w14:paraId="75FBC87B" w14:textId="675C02A3" w:rsidR="00F72AED" w:rsidRDefault="00F72AE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6519110"/>
      <w:docPartObj>
        <w:docPartGallery w:val="Page Numbers (Top of Page)"/>
        <w:docPartUnique/>
      </w:docPartObj>
    </w:sdtPr>
    <w:sdtEndPr>
      <w:rPr>
        <w:noProof/>
      </w:rPr>
    </w:sdtEndPr>
    <w:sdtContent>
      <w:p w14:paraId="6AFA7562" w14:textId="4CCE4A02" w:rsidR="00F72AED" w:rsidRDefault="002A5316">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F72AED">
          <w:fldChar w:fldCharType="begin"/>
        </w:r>
        <w:r w:rsidR="00F72AED">
          <w:instrText xml:space="preserve"> PAGE   \* MERGEFORMAT </w:instrText>
        </w:r>
        <w:r w:rsidR="00F72AED">
          <w:fldChar w:fldCharType="separate"/>
        </w:r>
        <w:r w:rsidR="00F72AED">
          <w:rPr>
            <w:noProof/>
          </w:rPr>
          <w:t>5</w:t>
        </w:r>
        <w:r w:rsidR="00F72AED">
          <w:rPr>
            <w:noProof/>
          </w:rPr>
          <w:fldChar w:fldCharType="end"/>
        </w:r>
      </w:p>
    </w:sdtContent>
  </w:sdt>
  <w:p w14:paraId="61A24A7F" w14:textId="03A84F65" w:rsidR="00F72AED" w:rsidRDefault="00F72AE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680D2" w14:textId="268CE3BF" w:rsidR="00F72AED" w:rsidRDefault="002A5316">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15:restartNumberingAfterBreak="0">
    <w:nsid w:val="1AEF69CF"/>
    <w:multiLevelType w:val="hybridMultilevel"/>
    <w:tmpl w:val="DC2C3BC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F91D8D"/>
    <w:multiLevelType w:val="hybridMultilevel"/>
    <w:tmpl w:val="AC78FE84"/>
    <w:lvl w:ilvl="0" w:tplc="37DE87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1"/>
  </w:num>
  <w:num w:numId="2">
    <w:abstractNumId w:val="21"/>
  </w:num>
  <w:num w:numId="3">
    <w:abstractNumId w:val="1"/>
  </w:num>
  <w:num w:numId="4">
    <w:abstractNumId w:val="20"/>
  </w:num>
  <w:num w:numId="5">
    <w:abstractNumId w:val="26"/>
  </w:num>
  <w:num w:numId="6">
    <w:abstractNumId w:val="23"/>
  </w:num>
  <w:num w:numId="7">
    <w:abstractNumId w:val="14"/>
  </w:num>
  <w:num w:numId="8">
    <w:abstractNumId w:val="19"/>
  </w:num>
  <w:num w:numId="9">
    <w:abstractNumId w:val="24"/>
  </w:num>
  <w:num w:numId="10">
    <w:abstractNumId w:val="28"/>
  </w:num>
  <w:num w:numId="11">
    <w:abstractNumId w:val="17"/>
  </w:num>
  <w:num w:numId="12">
    <w:abstractNumId w:val="22"/>
  </w:num>
  <w:num w:numId="13">
    <w:abstractNumId w:val="6"/>
  </w:num>
  <w:num w:numId="14">
    <w:abstractNumId w:val="29"/>
  </w:num>
  <w:num w:numId="15">
    <w:abstractNumId w:val="25"/>
  </w:num>
  <w:num w:numId="16">
    <w:abstractNumId w:val="30"/>
  </w:num>
  <w:num w:numId="17">
    <w:abstractNumId w:val="3"/>
  </w:num>
  <w:num w:numId="18">
    <w:abstractNumId w:val="7"/>
  </w:num>
  <w:num w:numId="19">
    <w:abstractNumId w:val="12"/>
  </w:num>
  <w:num w:numId="20">
    <w:abstractNumId w:val="15"/>
  </w:num>
  <w:num w:numId="21">
    <w:abstractNumId w:val="27"/>
  </w:num>
  <w:num w:numId="22">
    <w:abstractNumId w:val="18"/>
  </w:num>
  <w:num w:numId="23">
    <w:abstractNumId w:val="10"/>
  </w:num>
  <w:num w:numId="24">
    <w:abstractNumId w:val="2"/>
  </w:num>
  <w:num w:numId="25">
    <w:abstractNumId w:val="8"/>
  </w:num>
  <w:num w:numId="26">
    <w:abstractNumId w:val="5"/>
  </w:num>
  <w:num w:numId="27">
    <w:abstractNumId w:val="4"/>
  </w:num>
  <w:num w:numId="28">
    <w:abstractNumId w:val="0"/>
  </w:num>
  <w:num w:numId="29">
    <w:abstractNumId w:val="13"/>
  </w:num>
  <w:num w:numId="30">
    <w:abstractNumId w:val="16"/>
  </w:num>
  <w:num w:numId="31">
    <w:abstractNumId w:val="9"/>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3658"/>
    <w:rsid w:val="000149C3"/>
    <w:rsid w:val="00022BFB"/>
    <w:rsid w:val="00022E52"/>
    <w:rsid w:val="00023A07"/>
    <w:rsid w:val="000336B2"/>
    <w:rsid w:val="00044DB9"/>
    <w:rsid w:val="00052785"/>
    <w:rsid w:val="00074156"/>
    <w:rsid w:val="0008062D"/>
    <w:rsid w:val="000806CA"/>
    <w:rsid w:val="00081DBA"/>
    <w:rsid w:val="00084922"/>
    <w:rsid w:val="0009422B"/>
    <w:rsid w:val="000A66D8"/>
    <w:rsid w:val="000B0BEA"/>
    <w:rsid w:val="000B54E6"/>
    <w:rsid w:val="000B7675"/>
    <w:rsid w:val="000C358B"/>
    <w:rsid w:val="000C4736"/>
    <w:rsid w:val="000D5FC4"/>
    <w:rsid w:val="000E1F69"/>
    <w:rsid w:val="0010268A"/>
    <w:rsid w:val="001067CE"/>
    <w:rsid w:val="001141C2"/>
    <w:rsid w:val="001149F4"/>
    <w:rsid w:val="001173BD"/>
    <w:rsid w:val="00122390"/>
    <w:rsid w:val="00122B1F"/>
    <w:rsid w:val="00122D71"/>
    <w:rsid w:val="00124426"/>
    <w:rsid w:val="00125757"/>
    <w:rsid w:val="00127BF5"/>
    <w:rsid w:val="00141665"/>
    <w:rsid w:val="001428F2"/>
    <w:rsid w:val="00144944"/>
    <w:rsid w:val="00150081"/>
    <w:rsid w:val="0015259B"/>
    <w:rsid w:val="00155A22"/>
    <w:rsid w:val="00156481"/>
    <w:rsid w:val="00173690"/>
    <w:rsid w:val="0017600F"/>
    <w:rsid w:val="00177291"/>
    <w:rsid w:val="001827B9"/>
    <w:rsid w:val="001845CA"/>
    <w:rsid w:val="00191AFD"/>
    <w:rsid w:val="001959C9"/>
    <w:rsid w:val="001A31DE"/>
    <w:rsid w:val="001A4E9B"/>
    <w:rsid w:val="001A6034"/>
    <w:rsid w:val="001B0088"/>
    <w:rsid w:val="001B2148"/>
    <w:rsid w:val="001C2089"/>
    <w:rsid w:val="001C337E"/>
    <w:rsid w:val="001C5080"/>
    <w:rsid w:val="001D0708"/>
    <w:rsid w:val="001D3712"/>
    <w:rsid w:val="001D4ABE"/>
    <w:rsid w:val="001D50A0"/>
    <w:rsid w:val="001F3356"/>
    <w:rsid w:val="001F4724"/>
    <w:rsid w:val="001F618B"/>
    <w:rsid w:val="001F6FF1"/>
    <w:rsid w:val="00215660"/>
    <w:rsid w:val="00216D3C"/>
    <w:rsid w:val="00217506"/>
    <w:rsid w:val="0023182F"/>
    <w:rsid w:val="00231F0C"/>
    <w:rsid w:val="00235EC8"/>
    <w:rsid w:val="002360B5"/>
    <w:rsid w:val="00241F6A"/>
    <w:rsid w:val="002506CE"/>
    <w:rsid w:val="00250F23"/>
    <w:rsid w:val="002517C9"/>
    <w:rsid w:val="00251939"/>
    <w:rsid w:val="0025235F"/>
    <w:rsid w:val="00260BC3"/>
    <w:rsid w:val="00263BCF"/>
    <w:rsid w:val="00270DE7"/>
    <w:rsid w:val="0029786E"/>
    <w:rsid w:val="002A260C"/>
    <w:rsid w:val="002A2BB8"/>
    <w:rsid w:val="002A3CAA"/>
    <w:rsid w:val="002A3E08"/>
    <w:rsid w:val="002A5316"/>
    <w:rsid w:val="002A7CB1"/>
    <w:rsid w:val="002B148A"/>
    <w:rsid w:val="002B1CE5"/>
    <w:rsid w:val="002B3710"/>
    <w:rsid w:val="002C0336"/>
    <w:rsid w:val="002D33B6"/>
    <w:rsid w:val="002E098D"/>
    <w:rsid w:val="002E2E8D"/>
    <w:rsid w:val="002F4EA3"/>
    <w:rsid w:val="002F6D62"/>
    <w:rsid w:val="002F6DA9"/>
    <w:rsid w:val="00303767"/>
    <w:rsid w:val="003049B6"/>
    <w:rsid w:val="003105B9"/>
    <w:rsid w:val="00313CA7"/>
    <w:rsid w:val="0031765A"/>
    <w:rsid w:val="00317ACF"/>
    <w:rsid w:val="00322CCB"/>
    <w:rsid w:val="0033650C"/>
    <w:rsid w:val="0034185B"/>
    <w:rsid w:val="003424C4"/>
    <w:rsid w:val="00363997"/>
    <w:rsid w:val="0039181E"/>
    <w:rsid w:val="00397D06"/>
    <w:rsid w:val="003A1584"/>
    <w:rsid w:val="003A15E3"/>
    <w:rsid w:val="003A6390"/>
    <w:rsid w:val="003C24D9"/>
    <w:rsid w:val="003C2E17"/>
    <w:rsid w:val="003C73D2"/>
    <w:rsid w:val="003C7707"/>
    <w:rsid w:val="003D0684"/>
    <w:rsid w:val="003D1103"/>
    <w:rsid w:val="003D4DD2"/>
    <w:rsid w:val="003E1756"/>
    <w:rsid w:val="003F3F21"/>
    <w:rsid w:val="004136D4"/>
    <w:rsid w:val="00420B54"/>
    <w:rsid w:val="00424056"/>
    <w:rsid w:val="004319E3"/>
    <w:rsid w:val="00442A61"/>
    <w:rsid w:val="00450EE4"/>
    <w:rsid w:val="00461DF9"/>
    <w:rsid w:val="00483D6E"/>
    <w:rsid w:val="00494073"/>
    <w:rsid w:val="004A387E"/>
    <w:rsid w:val="004A5857"/>
    <w:rsid w:val="004B1305"/>
    <w:rsid w:val="004C065A"/>
    <w:rsid w:val="004C09C1"/>
    <w:rsid w:val="004D190E"/>
    <w:rsid w:val="004D579A"/>
    <w:rsid w:val="004E10E7"/>
    <w:rsid w:val="004E35BE"/>
    <w:rsid w:val="004E44A2"/>
    <w:rsid w:val="004E7519"/>
    <w:rsid w:val="004F06D1"/>
    <w:rsid w:val="004F6F08"/>
    <w:rsid w:val="00504414"/>
    <w:rsid w:val="005130D3"/>
    <w:rsid w:val="005167BA"/>
    <w:rsid w:val="00522262"/>
    <w:rsid w:val="00524EDA"/>
    <w:rsid w:val="00534A39"/>
    <w:rsid w:val="00535356"/>
    <w:rsid w:val="00547C30"/>
    <w:rsid w:val="00550287"/>
    <w:rsid w:val="0055529E"/>
    <w:rsid w:val="00560782"/>
    <w:rsid w:val="00561829"/>
    <w:rsid w:val="00562B57"/>
    <w:rsid w:val="00563771"/>
    <w:rsid w:val="005749A1"/>
    <w:rsid w:val="00575D69"/>
    <w:rsid w:val="00581F89"/>
    <w:rsid w:val="005911BE"/>
    <w:rsid w:val="00592746"/>
    <w:rsid w:val="005929F6"/>
    <w:rsid w:val="005946CF"/>
    <w:rsid w:val="00594843"/>
    <w:rsid w:val="005A3EC5"/>
    <w:rsid w:val="005A76BF"/>
    <w:rsid w:val="005C243E"/>
    <w:rsid w:val="005C4F85"/>
    <w:rsid w:val="005C6DAA"/>
    <w:rsid w:val="005D2C2A"/>
    <w:rsid w:val="005E1480"/>
    <w:rsid w:val="005E3BFB"/>
    <w:rsid w:val="005E75F9"/>
    <w:rsid w:val="005F0E43"/>
    <w:rsid w:val="005F6E0F"/>
    <w:rsid w:val="0060510E"/>
    <w:rsid w:val="00606A9E"/>
    <w:rsid w:val="00634FC6"/>
    <w:rsid w:val="00635E5D"/>
    <w:rsid w:val="00642650"/>
    <w:rsid w:val="00650F65"/>
    <w:rsid w:val="00652C75"/>
    <w:rsid w:val="00653888"/>
    <w:rsid w:val="0065545C"/>
    <w:rsid w:val="00666A05"/>
    <w:rsid w:val="006772DF"/>
    <w:rsid w:val="00677ADE"/>
    <w:rsid w:val="00681859"/>
    <w:rsid w:val="006837C3"/>
    <w:rsid w:val="00684DDF"/>
    <w:rsid w:val="00691234"/>
    <w:rsid w:val="0069641E"/>
    <w:rsid w:val="006A2E2F"/>
    <w:rsid w:val="006B6ECF"/>
    <w:rsid w:val="006C2142"/>
    <w:rsid w:val="006C61E5"/>
    <w:rsid w:val="006D04D4"/>
    <w:rsid w:val="006D115A"/>
    <w:rsid w:val="006D553E"/>
    <w:rsid w:val="006E0268"/>
    <w:rsid w:val="006F0863"/>
    <w:rsid w:val="006F6FD9"/>
    <w:rsid w:val="007028E1"/>
    <w:rsid w:val="00714FD1"/>
    <w:rsid w:val="007234B7"/>
    <w:rsid w:val="00727202"/>
    <w:rsid w:val="00727223"/>
    <w:rsid w:val="00727583"/>
    <w:rsid w:val="00730974"/>
    <w:rsid w:val="0073317E"/>
    <w:rsid w:val="007441D5"/>
    <w:rsid w:val="00753402"/>
    <w:rsid w:val="00753DD3"/>
    <w:rsid w:val="007557AC"/>
    <w:rsid w:val="00777097"/>
    <w:rsid w:val="007838F3"/>
    <w:rsid w:val="00787038"/>
    <w:rsid w:val="0079170E"/>
    <w:rsid w:val="00792B55"/>
    <w:rsid w:val="00793B4D"/>
    <w:rsid w:val="007A103B"/>
    <w:rsid w:val="007A46A8"/>
    <w:rsid w:val="007B15B7"/>
    <w:rsid w:val="007B5A26"/>
    <w:rsid w:val="007C08DD"/>
    <w:rsid w:val="007C5A58"/>
    <w:rsid w:val="007D34CF"/>
    <w:rsid w:val="007D4FAE"/>
    <w:rsid w:val="007E5447"/>
    <w:rsid w:val="007E70D3"/>
    <w:rsid w:val="007E7901"/>
    <w:rsid w:val="007E7933"/>
    <w:rsid w:val="007F5143"/>
    <w:rsid w:val="00806A81"/>
    <w:rsid w:val="0082404C"/>
    <w:rsid w:val="008264EE"/>
    <w:rsid w:val="00840A8D"/>
    <w:rsid w:val="00855419"/>
    <w:rsid w:val="008611A8"/>
    <w:rsid w:val="00862B1D"/>
    <w:rsid w:val="00863FD7"/>
    <w:rsid w:val="00886952"/>
    <w:rsid w:val="008A45BF"/>
    <w:rsid w:val="008A58E9"/>
    <w:rsid w:val="008B4F36"/>
    <w:rsid w:val="008C7A61"/>
    <w:rsid w:val="008E3885"/>
    <w:rsid w:val="008F01E6"/>
    <w:rsid w:val="008F0B17"/>
    <w:rsid w:val="008F0CC1"/>
    <w:rsid w:val="008F335D"/>
    <w:rsid w:val="008F33E1"/>
    <w:rsid w:val="008F5C30"/>
    <w:rsid w:val="009022A2"/>
    <w:rsid w:val="009047B5"/>
    <w:rsid w:val="009060E3"/>
    <w:rsid w:val="0091684D"/>
    <w:rsid w:val="00930B2C"/>
    <w:rsid w:val="009321B0"/>
    <w:rsid w:val="0093586C"/>
    <w:rsid w:val="00941CBB"/>
    <w:rsid w:val="009422C6"/>
    <w:rsid w:val="00942DC6"/>
    <w:rsid w:val="00952667"/>
    <w:rsid w:val="00957E71"/>
    <w:rsid w:val="009616E4"/>
    <w:rsid w:val="0096269D"/>
    <w:rsid w:val="009723F3"/>
    <w:rsid w:val="00982837"/>
    <w:rsid w:val="00982D33"/>
    <w:rsid w:val="0098567B"/>
    <w:rsid w:val="009966CC"/>
    <w:rsid w:val="00996E1A"/>
    <w:rsid w:val="00997E55"/>
    <w:rsid w:val="009A5845"/>
    <w:rsid w:val="009B008E"/>
    <w:rsid w:val="009B2C49"/>
    <w:rsid w:val="009B62A3"/>
    <w:rsid w:val="009C5EB8"/>
    <w:rsid w:val="009C7D99"/>
    <w:rsid w:val="009E3952"/>
    <w:rsid w:val="009E6D6C"/>
    <w:rsid w:val="009E7AD0"/>
    <w:rsid w:val="00A01049"/>
    <w:rsid w:val="00A019EC"/>
    <w:rsid w:val="00A17331"/>
    <w:rsid w:val="00A21B71"/>
    <w:rsid w:val="00A23E83"/>
    <w:rsid w:val="00A274F5"/>
    <w:rsid w:val="00A30E83"/>
    <w:rsid w:val="00A6694C"/>
    <w:rsid w:val="00A80D81"/>
    <w:rsid w:val="00A83D3B"/>
    <w:rsid w:val="00A87D9C"/>
    <w:rsid w:val="00A9032B"/>
    <w:rsid w:val="00A96403"/>
    <w:rsid w:val="00AA0583"/>
    <w:rsid w:val="00AA141C"/>
    <w:rsid w:val="00AB0344"/>
    <w:rsid w:val="00AB66E4"/>
    <w:rsid w:val="00AC730F"/>
    <w:rsid w:val="00AD2650"/>
    <w:rsid w:val="00AD5B76"/>
    <w:rsid w:val="00AD67E0"/>
    <w:rsid w:val="00AE7181"/>
    <w:rsid w:val="00AE784E"/>
    <w:rsid w:val="00AF06C8"/>
    <w:rsid w:val="00B05748"/>
    <w:rsid w:val="00B11C41"/>
    <w:rsid w:val="00B21AC6"/>
    <w:rsid w:val="00B36E22"/>
    <w:rsid w:val="00B376CF"/>
    <w:rsid w:val="00B37F70"/>
    <w:rsid w:val="00B52B19"/>
    <w:rsid w:val="00B60B82"/>
    <w:rsid w:val="00B62DA3"/>
    <w:rsid w:val="00B74E5C"/>
    <w:rsid w:val="00B76F4D"/>
    <w:rsid w:val="00B80460"/>
    <w:rsid w:val="00B80DC7"/>
    <w:rsid w:val="00B8676D"/>
    <w:rsid w:val="00B936DF"/>
    <w:rsid w:val="00B961FD"/>
    <w:rsid w:val="00B9651D"/>
    <w:rsid w:val="00BB7F1E"/>
    <w:rsid w:val="00BC2E74"/>
    <w:rsid w:val="00BC2EF7"/>
    <w:rsid w:val="00BC6BD9"/>
    <w:rsid w:val="00BD6C3A"/>
    <w:rsid w:val="00BE2AB9"/>
    <w:rsid w:val="00BE7A7B"/>
    <w:rsid w:val="00BF2318"/>
    <w:rsid w:val="00BF2766"/>
    <w:rsid w:val="00C01579"/>
    <w:rsid w:val="00C02506"/>
    <w:rsid w:val="00C02A0F"/>
    <w:rsid w:val="00C1292F"/>
    <w:rsid w:val="00C13748"/>
    <w:rsid w:val="00C240FC"/>
    <w:rsid w:val="00C2772A"/>
    <w:rsid w:val="00C33E8A"/>
    <w:rsid w:val="00C35C9A"/>
    <w:rsid w:val="00C40F84"/>
    <w:rsid w:val="00C42DF0"/>
    <w:rsid w:val="00C5122A"/>
    <w:rsid w:val="00C53962"/>
    <w:rsid w:val="00C66777"/>
    <w:rsid w:val="00C7262D"/>
    <w:rsid w:val="00C73628"/>
    <w:rsid w:val="00C91A37"/>
    <w:rsid w:val="00C92F13"/>
    <w:rsid w:val="00C9752F"/>
    <w:rsid w:val="00CA1F2B"/>
    <w:rsid w:val="00CA264E"/>
    <w:rsid w:val="00CB4EC6"/>
    <w:rsid w:val="00CC0CE9"/>
    <w:rsid w:val="00CC68EC"/>
    <w:rsid w:val="00CD3BF5"/>
    <w:rsid w:val="00CE0543"/>
    <w:rsid w:val="00CE3DED"/>
    <w:rsid w:val="00CF01D1"/>
    <w:rsid w:val="00CF20AD"/>
    <w:rsid w:val="00CF2714"/>
    <w:rsid w:val="00CF4AA6"/>
    <w:rsid w:val="00CF6610"/>
    <w:rsid w:val="00D00F84"/>
    <w:rsid w:val="00D02338"/>
    <w:rsid w:val="00D04A78"/>
    <w:rsid w:val="00D079B6"/>
    <w:rsid w:val="00D11DB2"/>
    <w:rsid w:val="00D345E9"/>
    <w:rsid w:val="00D358C6"/>
    <w:rsid w:val="00D360F5"/>
    <w:rsid w:val="00D433FD"/>
    <w:rsid w:val="00D50E4B"/>
    <w:rsid w:val="00D551A3"/>
    <w:rsid w:val="00D55AEE"/>
    <w:rsid w:val="00D56CFF"/>
    <w:rsid w:val="00D62B0F"/>
    <w:rsid w:val="00D64337"/>
    <w:rsid w:val="00D95F87"/>
    <w:rsid w:val="00DA0FA8"/>
    <w:rsid w:val="00DA30D8"/>
    <w:rsid w:val="00DC0370"/>
    <w:rsid w:val="00DC2945"/>
    <w:rsid w:val="00DD1640"/>
    <w:rsid w:val="00DD19DC"/>
    <w:rsid w:val="00DE6C5E"/>
    <w:rsid w:val="00DE756D"/>
    <w:rsid w:val="00DF16C8"/>
    <w:rsid w:val="00DF3944"/>
    <w:rsid w:val="00E12CEB"/>
    <w:rsid w:val="00E16C25"/>
    <w:rsid w:val="00E20A9E"/>
    <w:rsid w:val="00E22994"/>
    <w:rsid w:val="00E30EA8"/>
    <w:rsid w:val="00E338D3"/>
    <w:rsid w:val="00E37B6D"/>
    <w:rsid w:val="00E41DF5"/>
    <w:rsid w:val="00E4229F"/>
    <w:rsid w:val="00E50A06"/>
    <w:rsid w:val="00E6279B"/>
    <w:rsid w:val="00E658C5"/>
    <w:rsid w:val="00E70460"/>
    <w:rsid w:val="00E7067C"/>
    <w:rsid w:val="00E75981"/>
    <w:rsid w:val="00E83329"/>
    <w:rsid w:val="00E85FD4"/>
    <w:rsid w:val="00E87310"/>
    <w:rsid w:val="00E91F57"/>
    <w:rsid w:val="00EA040F"/>
    <w:rsid w:val="00EA231A"/>
    <w:rsid w:val="00EC2DD7"/>
    <w:rsid w:val="00EC380F"/>
    <w:rsid w:val="00EC478A"/>
    <w:rsid w:val="00EC69FE"/>
    <w:rsid w:val="00EC79C4"/>
    <w:rsid w:val="00EE00F2"/>
    <w:rsid w:val="00EE6B2B"/>
    <w:rsid w:val="00EF04CC"/>
    <w:rsid w:val="00EF0509"/>
    <w:rsid w:val="00EF0856"/>
    <w:rsid w:val="00F0286B"/>
    <w:rsid w:val="00F109DF"/>
    <w:rsid w:val="00F120CA"/>
    <w:rsid w:val="00F16CCE"/>
    <w:rsid w:val="00F23289"/>
    <w:rsid w:val="00F34851"/>
    <w:rsid w:val="00F43194"/>
    <w:rsid w:val="00F4352D"/>
    <w:rsid w:val="00F477D4"/>
    <w:rsid w:val="00F51E89"/>
    <w:rsid w:val="00F55504"/>
    <w:rsid w:val="00F613B5"/>
    <w:rsid w:val="00F72AED"/>
    <w:rsid w:val="00F75CE8"/>
    <w:rsid w:val="00F77204"/>
    <w:rsid w:val="00F95F1A"/>
    <w:rsid w:val="00FA109A"/>
    <w:rsid w:val="00FA16B7"/>
    <w:rsid w:val="00FA17C3"/>
    <w:rsid w:val="00FA5B57"/>
    <w:rsid w:val="00FA7272"/>
    <w:rsid w:val="00FB2D2B"/>
    <w:rsid w:val="00FB7D2D"/>
    <w:rsid w:val="00FC6475"/>
    <w:rsid w:val="00FD0994"/>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header" Target="header18.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8.xml"/><Relationship Id="rId29" Type="http://schemas.openxmlformats.org/officeDocument/2006/relationships/image" Target="media/image5.png"/><Relationship Id="rId4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header" Target="header16.xml"/><Relationship Id="rId45"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6.png"/><Relationship Id="rId44"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header" Target="header19.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30</Pages>
  <Words>8187</Words>
  <Characters>4666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44</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50</cp:revision>
  <cp:lastPrinted>2020-12-28T07:16:00Z</cp:lastPrinted>
  <dcterms:created xsi:type="dcterms:W3CDTF">2020-11-03T17:00:00Z</dcterms:created>
  <dcterms:modified xsi:type="dcterms:W3CDTF">2021-01-19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